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6086B779" w14:textId="77777777" w:rsidR="00B17DD5"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B17DD5" w:rsidRPr="00BB5300">
            <w:rPr>
              <w:rFonts w:cs="Times New Roman"/>
              <w:noProof/>
            </w:rPr>
            <w:t>LIST OF ABBREVIATIONS</w:t>
          </w:r>
          <w:r w:rsidR="00B17DD5">
            <w:rPr>
              <w:noProof/>
            </w:rPr>
            <w:tab/>
          </w:r>
          <w:r w:rsidR="00B17DD5">
            <w:rPr>
              <w:noProof/>
            </w:rPr>
            <w:fldChar w:fldCharType="begin"/>
          </w:r>
          <w:r w:rsidR="00B17DD5">
            <w:rPr>
              <w:noProof/>
            </w:rPr>
            <w:instrText xml:space="preserve"> PAGEREF _Toc269648135 \h </w:instrText>
          </w:r>
          <w:r w:rsidR="00B17DD5">
            <w:rPr>
              <w:noProof/>
            </w:rPr>
          </w:r>
          <w:r w:rsidR="00B17DD5">
            <w:rPr>
              <w:noProof/>
            </w:rPr>
            <w:fldChar w:fldCharType="separate"/>
          </w:r>
          <w:r w:rsidR="0073691D">
            <w:rPr>
              <w:noProof/>
            </w:rPr>
            <w:t>5</w:t>
          </w:r>
          <w:r w:rsidR="00B17DD5">
            <w:rPr>
              <w:noProof/>
            </w:rPr>
            <w:fldChar w:fldCharType="end"/>
          </w:r>
        </w:p>
        <w:p w14:paraId="2B39893B"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LIST OF TABLES</w:t>
          </w:r>
          <w:r>
            <w:rPr>
              <w:noProof/>
            </w:rPr>
            <w:tab/>
          </w:r>
          <w:r>
            <w:rPr>
              <w:noProof/>
            </w:rPr>
            <w:fldChar w:fldCharType="begin"/>
          </w:r>
          <w:r>
            <w:rPr>
              <w:noProof/>
            </w:rPr>
            <w:instrText xml:space="preserve"> PAGEREF _Toc269648136 \h </w:instrText>
          </w:r>
          <w:r>
            <w:rPr>
              <w:noProof/>
            </w:rPr>
          </w:r>
          <w:r>
            <w:rPr>
              <w:noProof/>
            </w:rPr>
            <w:fldChar w:fldCharType="separate"/>
          </w:r>
          <w:r w:rsidR="0073691D">
            <w:rPr>
              <w:noProof/>
            </w:rPr>
            <w:t>6</w:t>
          </w:r>
          <w:r>
            <w:rPr>
              <w:noProof/>
            </w:rPr>
            <w:fldChar w:fldCharType="end"/>
          </w:r>
        </w:p>
        <w:p w14:paraId="595261F7"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LIST OF FIGURES</w:t>
          </w:r>
          <w:r>
            <w:rPr>
              <w:noProof/>
            </w:rPr>
            <w:tab/>
          </w:r>
          <w:r>
            <w:rPr>
              <w:noProof/>
            </w:rPr>
            <w:fldChar w:fldCharType="begin"/>
          </w:r>
          <w:r>
            <w:rPr>
              <w:noProof/>
            </w:rPr>
            <w:instrText xml:space="preserve"> PAGEREF _Toc269648137 \h </w:instrText>
          </w:r>
          <w:r>
            <w:rPr>
              <w:noProof/>
            </w:rPr>
          </w:r>
          <w:r>
            <w:rPr>
              <w:noProof/>
            </w:rPr>
            <w:fldChar w:fldCharType="separate"/>
          </w:r>
          <w:r w:rsidR="0073691D">
            <w:rPr>
              <w:noProof/>
            </w:rPr>
            <w:t>7</w:t>
          </w:r>
          <w:r>
            <w:rPr>
              <w:noProof/>
            </w:rPr>
            <w:fldChar w:fldCharType="end"/>
          </w:r>
        </w:p>
        <w:p w14:paraId="48853026"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ABSTRACT</w:t>
          </w:r>
          <w:r>
            <w:rPr>
              <w:noProof/>
            </w:rPr>
            <w:tab/>
          </w:r>
          <w:r>
            <w:rPr>
              <w:noProof/>
            </w:rPr>
            <w:fldChar w:fldCharType="begin"/>
          </w:r>
          <w:r>
            <w:rPr>
              <w:noProof/>
            </w:rPr>
            <w:instrText xml:space="preserve"> PAGEREF _Toc269648138 \h </w:instrText>
          </w:r>
          <w:r>
            <w:rPr>
              <w:noProof/>
            </w:rPr>
          </w:r>
          <w:r>
            <w:rPr>
              <w:noProof/>
            </w:rPr>
            <w:fldChar w:fldCharType="separate"/>
          </w:r>
          <w:r w:rsidR="0073691D">
            <w:rPr>
              <w:noProof/>
            </w:rPr>
            <w:t>9</w:t>
          </w:r>
          <w:r>
            <w:rPr>
              <w:noProof/>
            </w:rPr>
            <w:fldChar w:fldCharType="end"/>
          </w:r>
        </w:p>
        <w:p w14:paraId="3894FF77"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DECLARATION</w:t>
          </w:r>
          <w:r>
            <w:rPr>
              <w:noProof/>
            </w:rPr>
            <w:tab/>
          </w:r>
          <w:r>
            <w:rPr>
              <w:noProof/>
            </w:rPr>
            <w:fldChar w:fldCharType="begin"/>
          </w:r>
          <w:r>
            <w:rPr>
              <w:noProof/>
            </w:rPr>
            <w:instrText xml:space="preserve"> PAGEREF _Toc269648139 \h </w:instrText>
          </w:r>
          <w:r>
            <w:rPr>
              <w:noProof/>
            </w:rPr>
          </w:r>
          <w:r>
            <w:rPr>
              <w:noProof/>
            </w:rPr>
            <w:fldChar w:fldCharType="separate"/>
          </w:r>
          <w:r w:rsidR="0073691D">
            <w:rPr>
              <w:noProof/>
            </w:rPr>
            <w:t>12</w:t>
          </w:r>
          <w:r>
            <w:rPr>
              <w:noProof/>
            </w:rPr>
            <w:fldChar w:fldCharType="end"/>
          </w:r>
        </w:p>
        <w:p w14:paraId="47195404"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INTELLECTUAL PROPERTY STATEMENT</w:t>
          </w:r>
          <w:r>
            <w:rPr>
              <w:noProof/>
            </w:rPr>
            <w:tab/>
          </w:r>
          <w:r>
            <w:rPr>
              <w:noProof/>
            </w:rPr>
            <w:fldChar w:fldCharType="begin"/>
          </w:r>
          <w:r>
            <w:rPr>
              <w:noProof/>
            </w:rPr>
            <w:instrText xml:space="preserve"> PAGEREF _Toc269648140 \h </w:instrText>
          </w:r>
          <w:r>
            <w:rPr>
              <w:noProof/>
            </w:rPr>
          </w:r>
          <w:r>
            <w:rPr>
              <w:noProof/>
            </w:rPr>
            <w:fldChar w:fldCharType="separate"/>
          </w:r>
          <w:r w:rsidR="0073691D">
            <w:rPr>
              <w:noProof/>
            </w:rPr>
            <w:t>13</w:t>
          </w:r>
          <w:r>
            <w:rPr>
              <w:noProof/>
            </w:rPr>
            <w:fldChar w:fldCharType="end"/>
          </w:r>
        </w:p>
        <w:p w14:paraId="31B90ADA"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ACKNOWLEDGMENT</w:t>
          </w:r>
          <w:r>
            <w:rPr>
              <w:noProof/>
            </w:rPr>
            <w:tab/>
          </w:r>
          <w:r>
            <w:rPr>
              <w:noProof/>
            </w:rPr>
            <w:fldChar w:fldCharType="begin"/>
          </w:r>
          <w:r>
            <w:rPr>
              <w:noProof/>
            </w:rPr>
            <w:instrText xml:space="preserve"> PAGEREF _Toc269648141 \h </w:instrText>
          </w:r>
          <w:r>
            <w:rPr>
              <w:noProof/>
            </w:rPr>
          </w:r>
          <w:r>
            <w:rPr>
              <w:noProof/>
            </w:rPr>
            <w:fldChar w:fldCharType="separate"/>
          </w:r>
          <w:r w:rsidR="0073691D">
            <w:rPr>
              <w:noProof/>
            </w:rPr>
            <w:t>14</w:t>
          </w:r>
          <w:r>
            <w:rPr>
              <w:noProof/>
            </w:rPr>
            <w:fldChar w:fldCharType="end"/>
          </w:r>
        </w:p>
        <w:p w14:paraId="22E2082A"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1</w:t>
          </w:r>
          <w:r>
            <w:rPr>
              <w:rFonts w:asciiTheme="minorHAnsi" w:hAnsiTheme="minorHAnsi"/>
              <w:b w:val="0"/>
              <w:caps w:val="0"/>
              <w:noProof/>
              <w:sz w:val="24"/>
              <w:szCs w:val="24"/>
              <w:u w:val="none"/>
              <w:lang w:eastAsia="ja-JP"/>
            </w:rPr>
            <w:tab/>
          </w:r>
          <w:r w:rsidRPr="00BB5300">
            <w:rPr>
              <w:rFonts w:cs="Times New Roman"/>
              <w:noProof/>
            </w:rPr>
            <w:t>INTRODUCTION</w:t>
          </w:r>
          <w:r>
            <w:rPr>
              <w:noProof/>
            </w:rPr>
            <w:tab/>
          </w:r>
          <w:r>
            <w:rPr>
              <w:noProof/>
            </w:rPr>
            <w:fldChar w:fldCharType="begin"/>
          </w:r>
          <w:r>
            <w:rPr>
              <w:noProof/>
            </w:rPr>
            <w:instrText xml:space="preserve"> PAGEREF _Toc269648142 \h </w:instrText>
          </w:r>
          <w:r>
            <w:rPr>
              <w:noProof/>
            </w:rPr>
          </w:r>
          <w:r>
            <w:rPr>
              <w:noProof/>
            </w:rPr>
            <w:fldChar w:fldCharType="separate"/>
          </w:r>
          <w:r w:rsidR="0073691D">
            <w:rPr>
              <w:noProof/>
            </w:rPr>
            <w:t>16</w:t>
          </w:r>
          <w:r>
            <w:rPr>
              <w:noProof/>
            </w:rPr>
            <w:fldChar w:fldCharType="end"/>
          </w:r>
        </w:p>
        <w:p w14:paraId="54600B39"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648143 \h </w:instrText>
          </w:r>
          <w:r>
            <w:rPr>
              <w:noProof/>
            </w:rPr>
          </w:r>
          <w:r>
            <w:rPr>
              <w:noProof/>
            </w:rPr>
            <w:fldChar w:fldCharType="separate"/>
          </w:r>
          <w:r w:rsidR="0073691D">
            <w:rPr>
              <w:noProof/>
            </w:rPr>
            <w:t>16</w:t>
          </w:r>
          <w:r>
            <w:rPr>
              <w:noProof/>
            </w:rPr>
            <w:fldChar w:fldCharType="end"/>
          </w:r>
        </w:p>
        <w:p w14:paraId="039B6CFE"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648144 \h </w:instrText>
          </w:r>
          <w:r>
            <w:rPr>
              <w:noProof/>
            </w:rPr>
          </w:r>
          <w:r>
            <w:rPr>
              <w:noProof/>
            </w:rPr>
            <w:fldChar w:fldCharType="separate"/>
          </w:r>
          <w:r w:rsidR="0073691D">
            <w:rPr>
              <w:noProof/>
            </w:rPr>
            <w:t>17</w:t>
          </w:r>
          <w:r>
            <w:rPr>
              <w:noProof/>
            </w:rPr>
            <w:fldChar w:fldCharType="end"/>
          </w:r>
        </w:p>
        <w:p w14:paraId="7CB0F33C"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648145 \h </w:instrText>
          </w:r>
          <w:r>
            <w:rPr>
              <w:noProof/>
            </w:rPr>
          </w:r>
          <w:r>
            <w:rPr>
              <w:noProof/>
            </w:rPr>
            <w:fldChar w:fldCharType="separate"/>
          </w:r>
          <w:r w:rsidR="0073691D">
            <w:rPr>
              <w:noProof/>
            </w:rPr>
            <w:t>17</w:t>
          </w:r>
          <w:r>
            <w:rPr>
              <w:noProof/>
            </w:rPr>
            <w:fldChar w:fldCharType="end"/>
          </w:r>
        </w:p>
        <w:p w14:paraId="2B703005"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648146 \h </w:instrText>
          </w:r>
          <w:r>
            <w:rPr>
              <w:noProof/>
            </w:rPr>
          </w:r>
          <w:r>
            <w:rPr>
              <w:noProof/>
            </w:rPr>
            <w:fldChar w:fldCharType="separate"/>
          </w:r>
          <w:r w:rsidR="0073691D">
            <w:rPr>
              <w:noProof/>
            </w:rPr>
            <w:t>18</w:t>
          </w:r>
          <w:r>
            <w:rPr>
              <w:noProof/>
            </w:rPr>
            <w:fldChar w:fldCharType="end"/>
          </w:r>
        </w:p>
        <w:p w14:paraId="09EF06F6"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648147 \h </w:instrText>
          </w:r>
          <w:r>
            <w:rPr>
              <w:noProof/>
            </w:rPr>
          </w:r>
          <w:r>
            <w:rPr>
              <w:noProof/>
            </w:rPr>
            <w:fldChar w:fldCharType="separate"/>
          </w:r>
          <w:r w:rsidR="0073691D">
            <w:rPr>
              <w:noProof/>
            </w:rPr>
            <w:t>19</w:t>
          </w:r>
          <w:r>
            <w:rPr>
              <w:noProof/>
            </w:rPr>
            <w:fldChar w:fldCharType="end"/>
          </w:r>
        </w:p>
        <w:p w14:paraId="31EAC85C"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2</w:t>
          </w:r>
          <w:r>
            <w:rPr>
              <w:rFonts w:asciiTheme="minorHAnsi" w:hAnsiTheme="minorHAnsi"/>
              <w:b w:val="0"/>
              <w:caps w:val="0"/>
              <w:noProof/>
              <w:sz w:val="24"/>
              <w:szCs w:val="24"/>
              <w:u w:val="none"/>
              <w:lang w:eastAsia="ja-JP"/>
            </w:rPr>
            <w:tab/>
          </w:r>
          <w:r w:rsidRPr="00BB5300">
            <w:rPr>
              <w:rFonts w:cs="Times New Roman"/>
              <w:noProof/>
            </w:rPr>
            <w:t>BACKGROUND</w:t>
          </w:r>
          <w:r>
            <w:rPr>
              <w:noProof/>
            </w:rPr>
            <w:tab/>
          </w:r>
          <w:r>
            <w:rPr>
              <w:noProof/>
            </w:rPr>
            <w:fldChar w:fldCharType="begin"/>
          </w:r>
          <w:r>
            <w:rPr>
              <w:noProof/>
            </w:rPr>
            <w:instrText xml:space="preserve"> PAGEREF _Toc269648148 \h </w:instrText>
          </w:r>
          <w:r>
            <w:rPr>
              <w:noProof/>
            </w:rPr>
          </w:r>
          <w:r>
            <w:rPr>
              <w:noProof/>
            </w:rPr>
            <w:fldChar w:fldCharType="separate"/>
          </w:r>
          <w:r w:rsidR="0073691D">
            <w:rPr>
              <w:noProof/>
            </w:rPr>
            <w:t>21</w:t>
          </w:r>
          <w:r>
            <w:rPr>
              <w:noProof/>
            </w:rPr>
            <w:fldChar w:fldCharType="end"/>
          </w:r>
        </w:p>
        <w:p w14:paraId="171545B8"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648149 \h </w:instrText>
          </w:r>
          <w:r>
            <w:rPr>
              <w:noProof/>
            </w:rPr>
          </w:r>
          <w:r>
            <w:rPr>
              <w:noProof/>
            </w:rPr>
            <w:fldChar w:fldCharType="separate"/>
          </w:r>
          <w:r w:rsidR="0073691D">
            <w:rPr>
              <w:noProof/>
            </w:rPr>
            <w:t>21</w:t>
          </w:r>
          <w:r>
            <w:rPr>
              <w:noProof/>
            </w:rPr>
            <w:fldChar w:fldCharType="end"/>
          </w:r>
        </w:p>
        <w:p w14:paraId="26206495"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648150 \h </w:instrText>
          </w:r>
          <w:r>
            <w:rPr>
              <w:noProof/>
            </w:rPr>
          </w:r>
          <w:r>
            <w:rPr>
              <w:noProof/>
            </w:rPr>
            <w:fldChar w:fldCharType="separate"/>
          </w:r>
          <w:r w:rsidR="0073691D">
            <w:rPr>
              <w:noProof/>
            </w:rPr>
            <w:t>22</w:t>
          </w:r>
          <w:r>
            <w:rPr>
              <w:noProof/>
            </w:rPr>
            <w:fldChar w:fldCharType="end"/>
          </w:r>
        </w:p>
        <w:p w14:paraId="43BF7F92"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648151 \h </w:instrText>
          </w:r>
          <w:r>
            <w:rPr>
              <w:noProof/>
            </w:rPr>
          </w:r>
          <w:r>
            <w:rPr>
              <w:noProof/>
            </w:rPr>
            <w:fldChar w:fldCharType="separate"/>
          </w:r>
          <w:r w:rsidR="0073691D">
            <w:rPr>
              <w:noProof/>
            </w:rPr>
            <w:t>24</w:t>
          </w:r>
          <w:r>
            <w:rPr>
              <w:noProof/>
            </w:rPr>
            <w:fldChar w:fldCharType="end"/>
          </w:r>
        </w:p>
        <w:p w14:paraId="248DDCE8"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648152 \h </w:instrText>
          </w:r>
          <w:r>
            <w:rPr>
              <w:noProof/>
            </w:rPr>
          </w:r>
          <w:r>
            <w:rPr>
              <w:noProof/>
            </w:rPr>
            <w:fldChar w:fldCharType="separate"/>
          </w:r>
          <w:r w:rsidR="0073691D">
            <w:rPr>
              <w:noProof/>
            </w:rPr>
            <w:t>25</w:t>
          </w:r>
          <w:r>
            <w:rPr>
              <w:noProof/>
            </w:rPr>
            <w:fldChar w:fldCharType="end"/>
          </w:r>
        </w:p>
        <w:p w14:paraId="71607417"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648153 \h </w:instrText>
          </w:r>
          <w:r>
            <w:rPr>
              <w:noProof/>
            </w:rPr>
          </w:r>
          <w:r>
            <w:rPr>
              <w:noProof/>
            </w:rPr>
            <w:fldChar w:fldCharType="separate"/>
          </w:r>
          <w:r w:rsidR="0073691D">
            <w:rPr>
              <w:noProof/>
            </w:rPr>
            <w:t>27</w:t>
          </w:r>
          <w:r>
            <w:rPr>
              <w:noProof/>
            </w:rPr>
            <w:fldChar w:fldCharType="end"/>
          </w:r>
        </w:p>
        <w:p w14:paraId="1C527EF5"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648154 \h </w:instrText>
          </w:r>
          <w:r>
            <w:rPr>
              <w:noProof/>
            </w:rPr>
          </w:r>
          <w:r>
            <w:rPr>
              <w:noProof/>
            </w:rPr>
            <w:fldChar w:fldCharType="separate"/>
          </w:r>
          <w:r w:rsidR="0073691D">
            <w:rPr>
              <w:noProof/>
            </w:rPr>
            <w:t>29</w:t>
          </w:r>
          <w:r>
            <w:rPr>
              <w:noProof/>
            </w:rPr>
            <w:fldChar w:fldCharType="end"/>
          </w:r>
        </w:p>
        <w:p w14:paraId="23DD465C"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648155 \h </w:instrText>
          </w:r>
          <w:r>
            <w:rPr>
              <w:noProof/>
            </w:rPr>
          </w:r>
          <w:r>
            <w:rPr>
              <w:noProof/>
            </w:rPr>
            <w:fldChar w:fldCharType="separate"/>
          </w:r>
          <w:r w:rsidR="0073691D">
            <w:rPr>
              <w:noProof/>
            </w:rPr>
            <w:t>30</w:t>
          </w:r>
          <w:r>
            <w:rPr>
              <w:noProof/>
            </w:rPr>
            <w:fldChar w:fldCharType="end"/>
          </w:r>
        </w:p>
        <w:p w14:paraId="7AE10A97"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648156 \h </w:instrText>
          </w:r>
          <w:r>
            <w:rPr>
              <w:noProof/>
            </w:rPr>
          </w:r>
          <w:r>
            <w:rPr>
              <w:noProof/>
            </w:rPr>
            <w:fldChar w:fldCharType="separate"/>
          </w:r>
          <w:r w:rsidR="0073691D">
            <w:rPr>
              <w:noProof/>
            </w:rPr>
            <w:t>30</w:t>
          </w:r>
          <w:r>
            <w:rPr>
              <w:noProof/>
            </w:rPr>
            <w:fldChar w:fldCharType="end"/>
          </w:r>
        </w:p>
        <w:p w14:paraId="26603486"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3</w:t>
          </w:r>
          <w:r>
            <w:rPr>
              <w:rFonts w:asciiTheme="minorHAnsi" w:hAnsiTheme="minorHAnsi"/>
              <w:b w:val="0"/>
              <w:caps w:val="0"/>
              <w:noProof/>
              <w:sz w:val="24"/>
              <w:szCs w:val="24"/>
              <w:u w:val="none"/>
              <w:lang w:eastAsia="ja-JP"/>
            </w:rPr>
            <w:tab/>
          </w:r>
          <w:r w:rsidRPr="00BB5300">
            <w:rPr>
              <w:rFonts w:cs="Times New Roman"/>
              <w:noProof/>
            </w:rPr>
            <w:t>RESEARCH METHODS</w:t>
          </w:r>
          <w:r>
            <w:rPr>
              <w:noProof/>
            </w:rPr>
            <w:tab/>
          </w:r>
          <w:r>
            <w:rPr>
              <w:noProof/>
            </w:rPr>
            <w:fldChar w:fldCharType="begin"/>
          </w:r>
          <w:r>
            <w:rPr>
              <w:noProof/>
            </w:rPr>
            <w:instrText xml:space="preserve"> PAGEREF _Toc269648157 \h </w:instrText>
          </w:r>
          <w:r>
            <w:rPr>
              <w:noProof/>
            </w:rPr>
          </w:r>
          <w:r>
            <w:rPr>
              <w:noProof/>
            </w:rPr>
            <w:fldChar w:fldCharType="separate"/>
          </w:r>
          <w:r w:rsidR="0073691D">
            <w:rPr>
              <w:noProof/>
            </w:rPr>
            <w:t>33</w:t>
          </w:r>
          <w:r>
            <w:rPr>
              <w:noProof/>
            </w:rPr>
            <w:fldChar w:fldCharType="end"/>
          </w:r>
        </w:p>
        <w:p w14:paraId="53CBC149"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648158 \h </w:instrText>
          </w:r>
          <w:r>
            <w:rPr>
              <w:noProof/>
            </w:rPr>
          </w:r>
          <w:r>
            <w:rPr>
              <w:noProof/>
            </w:rPr>
            <w:fldChar w:fldCharType="separate"/>
          </w:r>
          <w:r w:rsidR="0073691D">
            <w:rPr>
              <w:noProof/>
            </w:rPr>
            <w:t>33</w:t>
          </w:r>
          <w:r>
            <w:rPr>
              <w:noProof/>
            </w:rPr>
            <w:fldChar w:fldCharType="end"/>
          </w:r>
        </w:p>
        <w:p w14:paraId="4AC2E7BC"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648159 \h </w:instrText>
          </w:r>
          <w:r>
            <w:rPr>
              <w:noProof/>
            </w:rPr>
          </w:r>
          <w:r>
            <w:rPr>
              <w:noProof/>
            </w:rPr>
            <w:fldChar w:fldCharType="separate"/>
          </w:r>
          <w:r w:rsidR="0073691D">
            <w:rPr>
              <w:noProof/>
            </w:rPr>
            <w:t>33</w:t>
          </w:r>
          <w:r>
            <w:rPr>
              <w:noProof/>
            </w:rPr>
            <w:fldChar w:fldCharType="end"/>
          </w:r>
        </w:p>
        <w:p w14:paraId="3240E573"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648160 \h </w:instrText>
          </w:r>
          <w:r>
            <w:rPr>
              <w:noProof/>
            </w:rPr>
          </w:r>
          <w:r>
            <w:rPr>
              <w:noProof/>
            </w:rPr>
            <w:fldChar w:fldCharType="separate"/>
          </w:r>
          <w:r w:rsidR="0073691D">
            <w:rPr>
              <w:noProof/>
            </w:rPr>
            <w:t>34</w:t>
          </w:r>
          <w:r>
            <w:rPr>
              <w:noProof/>
            </w:rPr>
            <w:fldChar w:fldCharType="end"/>
          </w:r>
        </w:p>
        <w:p w14:paraId="7EAF318F"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648161 \h </w:instrText>
          </w:r>
          <w:r>
            <w:rPr>
              <w:noProof/>
            </w:rPr>
          </w:r>
          <w:r>
            <w:rPr>
              <w:noProof/>
            </w:rPr>
            <w:fldChar w:fldCharType="separate"/>
          </w:r>
          <w:r w:rsidR="0073691D">
            <w:rPr>
              <w:noProof/>
            </w:rPr>
            <w:t>34</w:t>
          </w:r>
          <w:r>
            <w:rPr>
              <w:noProof/>
            </w:rPr>
            <w:fldChar w:fldCharType="end"/>
          </w:r>
        </w:p>
        <w:p w14:paraId="220D316A"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648162 \h </w:instrText>
          </w:r>
          <w:r>
            <w:rPr>
              <w:noProof/>
            </w:rPr>
          </w:r>
          <w:r>
            <w:rPr>
              <w:noProof/>
            </w:rPr>
            <w:fldChar w:fldCharType="separate"/>
          </w:r>
          <w:r w:rsidR="0073691D">
            <w:rPr>
              <w:noProof/>
            </w:rPr>
            <w:t>34</w:t>
          </w:r>
          <w:r>
            <w:rPr>
              <w:noProof/>
            </w:rPr>
            <w:fldChar w:fldCharType="end"/>
          </w:r>
        </w:p>
        <w:p w14:paraId="6F2D69B9"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648163 \h </w:instrText>
          </w:r>
          <w:r>
            <w:rPr>
              <w:noProof/>
            </w:rPr>
          </w:r>
          <w:r>
            <w:rPr>
              <w:noProof/>
            </w:rPr>
            <w:fldChar w:fldCharType="separate"/>
          </w:r>
          <w:r w:rsidR="0073691D">
            <w:rPr>
              <w:noProof/>
            </w:rPr>
            <w:t>35</w:t>
          </w:r>
          <w:r>
            <w:rPr>
              <w:noProof/>
            </w:rPr>
            <w:fldChar w:fldCharType="end"/>
          </w:r>
        </w:p>
        <w:p w14:paraId="3C3DE394"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648164 \h </w:instrText>
          </w:r>
          <w:r>
            <w:rPr>
              <w:noProof/>
            </w:rPr>
          </w:r>
          <w:r>
            <w:rPr>
              <w:noProof/>
            </w:rPr>
            <w:fldChar w:fldCharType="separate"/>
          </w:r>
          <w:r w:rsidR="0073691D">
            <w:rPr>
              <w:noProof/>
            </w:rPr>
            <w:t>35</w:t>
          </w:r>
          <w:r>
            <w:rPr>
              <w:noProof/>
            </w:rPr>
            <w:fldChar w:fldCharType="end"/>
          </w:r>
        </w:p>
        <w:p w14:paraId="2D508AE5"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648165 \h </w:instrText>
          </w:r>
          <w:r>
            <w:rPr>
              <w:noProof/>
            </w:rPr>
          </w:r>
          <w:r>
            <w:rPr>
              <w:noProof/>
            </w:rPr>
            <w:fldChar w:fldCharType="separate"/>
          </w:r>
          <w:r w:rsidR="0073691D">
            <w:rPr>
              <w:noProof/>
            </w:rPr>
            <w:t>36</w:t>
          </w:r>
          <w:r>
            <w:rPr>
              <w:noProof/>
            </w:rPr>
            <w:fldChar w:fldCharType="end"/>
          </w:r>
        </w:p>
        <w:p w14:paraId="05ED3CC6"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648166 \h </w:instrText>
          </w:r>
          <w:r>
            <w:rPr>
              <w:noProof/>
            </w:rPr>
          </w:r>
          <w:r>
            <w:rPr>
              <w:noProof/>
            </w:rPr>
            <w:fldChar w:fldCharType="separate"/>
          </w:r>
          <w:r w:rsidR="0073691D">
            <w:rPr>
              <w:noProof/>
            </w:rPr>
            <w:t>37</w:t>
          </w:r>
          <w:r>
            <w:rPr>
              <w:noProof/>
            </w:rPr>
            <w:fldChar w:fldCharType="end"/>
          </w:r>
        </w:p>
        <w:p w14:paraId="794139A3"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648167 \h </w:instrText>
          </w:r>
          <w:r>
            <w:rPr>
              <w:noProof/>
            </w:rPr>
          </w:r>
          <w:r>
            <w:rPr>
              <w:noProof/>
            </w:rPr>
            <w:fldChar w:fldCharType="separate"/>
          </w:r>
          <w:r w:rsidR="0073691D">
            <w:rPr>
              <w:noProof/>
            </w:rPr>
            <w:t>38</w:t>
          </w:r>
          <w:r>
            <w:rPr>
              <w:noProof/>
            </w:rPr>
            <w:fldChar w:fldCharType="end"/>
          </w:r>
        </w:p>
        <w:p w14:paraId="564D2DE1" w14:textId="77777777" w:rsidR="00B17DD5" w:rsidRDefault="00B17DD5">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648168 \h </w:instrText>
          </w:r>
          <w:r>
            <w:rPr>
              <w:noProof/>
            </w:rPr>
          </w:r>
          <w:r>
            <w:rPr>
              <w:noProof/>
            </w:rPr>
            <w:fldChar w:fldCharType="separate"/>
          </w:r>
          <w:r w:rsidR="0073691D">
            <w:rPr>
              <w:noProof/>
            </w:rPr>
            <w:t>39</w:t>
          </w:r>
          <w:r>
            <w:rPr>
              <w:noProof/>
            </w:rPr>
            <w:fldChar w:fldCharType="end"/>
          </w:r>
        </w:p>
        <w:p w14:paraId="69E600C1"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648169 \h </w:instrText>
          </w:r>
          <w:r>
            <w:rPr>
              <w:noProof/>
            </w:rPr>
          </w:r>
          <w:r>
            <w:rPr>
              <w:noProof/>
            </w:rPr>
            <w:fldChar w:fldCharType="separate"/>
          </w:r>
          <w:r w:rsidR="0073691D">
            <w:rPr>
              <w:noProof/>
            </w:rPr>
            <w:t>39</w:t>
          </w:r>
          <w:r>
            <w:rPr>
              <w:noProof/>
            </w:rPr>
            <w:fldChar w:fldCharType="end"/>
          </w:r>
        </w:p>
        <w:p w14:paraId="37B7DB28"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648170 \h </w:instrText>
          </w:r>
          <w:r>
            <w:rPr>
              <w:noProof/>
            </w:rPr>
          </w:r>
          <w:r>
            <w:rPr>
              <w:noProof/>
            </w:rPr>
            <w:fldChar w:fldCharType="separate"/>
          </w:r>
          <w:r w:rsidR="0073691D">
            <w:rPr>
              <w:noProof/>
            </w:rPr>
            <w:t>43</w:t>
          </w:r>
          <w:r>
            <w:rPr>
              <w:noProof/>
            </w:rPr>
            <w:fldChar w:fldCharType="end"/>
          </w:r>
        </w:p>
        <w:p w14:paraId="235F6EB7"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648171 \h </w:instrText>
          </w:r>
          <w:r>
            <w:rPr>
              <w:noProof/>
            </w:rPr>
          </w:r>
          <w:r>
            <w:rPr>
              <w:noProof/>
            </w:rPr>
            <w:fldChar w:fldCharType="separate"/>
          </w:r>
          <w:r w:rsidR="0073691D">
            <w:rPr>
              <w:noProof/>
            </w:rPr>
            <w:t>44</w:t>
          </w:r>
          <w:r>
            <w:rPr>
              <w:noProof/>
            </w:rPr>
            <w:fldChar w:fldCharType="end"/>
          </w:r>
        </w:p>
        <w:p w14:paraId="1F272C83"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4.3.1</w:t>
          </w:r>
          <w:r>
            <w:rPr>
              <w:rFonts w:asciiTheme="minorHAnsi" w:hAnsiTheme="minorHAnsi"/>
              <w:smallCaps w:val="0"/>
              <w:noProof/>
              <w:sz w:val="24"/>
              <w:szCs w:val="24"/>
              <w:lang w:eastAsia="ja-JP"/>
            </w:rPr>
            <w:tab/>
          </w:r>
          <w:r w:rsidRPr="00BB5300">
            <w:rPr>
              <w:rFonts w:cs="Times New Roman"/>
              <w:noProof/>
            </w:rPr>
            <w:t>Class Hierarchy</w:t>
          </w:r>
          <w:r>
            <w:rPr>
              <w:noProof/>
            </w:rPr>
            <w:tab/>
          </w:r>
          <w:r>
            <w:rPr>
              <w:noProof/>
            </w:rPr>
            <w:fldChar w:fldCharType="begin"/>
          </w:r>
          <w:r>
            <w:rPr>
              <w:noProof/>
            </w:rPr>
            <w:instrText xml:space="preserve"> PAGEREF _Toc269648172 \h </w:instrText>
          </w:r>
          <w:r>
            <w:rPr>
              <w:noProof/>
            </w:rPr>
          </w:r>
          <w:r>
            <w:rPr>
              <w:noProof/>
            </w:rPr>
            <w:fldChar w:fldCharType="separate"/>
          </w:r>
          <w:r w:rsidR="0073691D">
            <w:rPr>
              <w:noProof/>
            </w:rPr>
            <w:t>45</w:t>
          </w:r>
          <w:r>
            <w:rPr>
              <w:noProof/>
            </w:rPr>
            <w:fldChar w:fldCharType="end"/>
          </w:r>
        </w:p>
        <w:p w14:paraId="3CE362C0"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4.3.2</w:t>
          </w:r>
          <w:r>
            <w:rPr>
              <w:rFonts w:asciiTheme="minorHAnsi" w:hAnsiTheme="minorHAnsi"/>
              <w:smallCaps w:val="0"/>
              <w:noProof/>
              <w:sz w:val="24"/>
              <w:szCs w:val="24"/>
              <w:lang w:eastAsia="ja-JP"/>
            </w:rPr>
            <w:tab/>
          </w:r>
          <w:r w:rsidRPr="00BB5300">
            <w:rPr>
              <w:rFonts w:cs="Times New Roman"/>
              <w:noProof/>
            </w:rPr>
            <w:t>Properties</w:t>
          </w:r>
          <w:r>
            <w:rPr>
              <w:noProof/>
            </w:rPr>
            <w:tab/>
          </w:r>
          <w:r>
            <w:rPr>
              <w:noProof/>
            </w:rPr>
            <w:fldChar w:fldCharType="begin"/>
          </w:r>
          <w:r>
            <w:rPr>
              <w:noProof/>
            </w:rPr>
            <w:instrText xml:space="preserve"> PAGEREF _Toc269648173 \h </w:instrText>
          </w:r>
          <w:r>
            <w:rPr>
              <w:noProof/>
            </w:rPr>
          </w:r>
          <w:r>
            <w:rPr>
              <w:noProof/>
            </w:rPr>
            <w:fldChar w:fldCharType="separate"/>
          </w:r>
          <w:r w:rsidR="0073691D">
            <w:rPr>
              <w:noProof/>
            </w:rPr>
            <w:t>46</w:t>
          </w:r>
          <w:r>
            <w:rPr>
              <w:noProof/>
            </w:rPr>
            <w:fldChar w:fldCharType="end"/>
          </w:r>
        </w:p>
        <w:p w14:paraId="7A502C53"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4.3.3</w:t>
          </w:r>
          <w:r>
            <w:rPr>
              <w:rFonts w:asciiTheme="minorHAnsi" w:hAnsiTheme="minorHAnsi"/>
              <w:smallCaps w:val="0"/>
              <w:noProof/>
              <w:sz w:val="24"/>
              <w:szCs w:val="24"/>
              <w:lang w:eastAsia="ja-JP"/>
            </w:rPr>
            <w:tab/>
          </w:r>
          <w:r w:rsidRPr="00BB5300">
            <w:rPr>
              <w:rFonts w:cs="Times New Roman"/>
              <w:noProof/>
            </w:rPr>
            <w:t>Expressing Semantics</w:t>
          </w:r>
          <w:r>
            <w:rPr>
              <w:noProof/>
            </w:rPr>
            <w:tab/>
          </w:r>
          <w:r>
            <w:rPr>
              <w:noProof/>
            </w:rPr>
            <w:fldChar w:fldCharType="begin"/>
          </w:r>
          <w:r>
            <w:rPr>
              <w:noProof/>
            </w:rPr>
            <w:instrText xml:space="preserve"> PAGEREF _Toc269648174 \h </w:instrText>
          </w:r>
          <w:r>
            <w:rPr>
              <w:noProof/>
            </w:rPr>
          </w:r>
          <w:r>
            <w:rPr>
              <w:noProof/>
            </w:rPr>
            <w:fldChar w:fldCharType="separate"/>
          </w:r>
          <w:r w:rsidR="0073691D">
            <w:rPr>
              <w:noProof/>
            </w:rPr>
            <w:t>47</w:t>
          </w:r>
          <w:r>
            <w:rPr>
              <w:noProof/>
            </w:rPr>
            <w:fldChar w:fldCharType="end"/>
          </w:r>
        </w:p>
        <w:p w14:paraId="70C15E6A"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648175 \h </w:instrText>
          </w:r>
          <w:r>
            <w:rPr>
              <w:noProof/>
            </w:rPr>
          </w:r>
          <w:r>
            <w:rPr>
              <w:noProof/>
            </w:rPr>
            <w:fldChar w:fldCharType="separate"/>
          </w:r>
          <w:r w:rsidR="0073691D">
            <w:rPr>
              <w:noProof/>
            </w:rPr>
            <w:t>51</w:t>
          </w:r>
          <w:r>
            <w:rPr>
              <w:noProof/>
            </w:rPr>
            <w:fldChar w:fldCharType="end"/>
          </w:r>
        </w:p>
        <w:p w14:paraId="455008DC"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5</w:t>
          </w:r>
          <w:r>
            <w:rPr>
              <w:rFonts w:asciiTheme="minorHAnsi" w:hAnsiTheme="minorHAnsi"/>
              <w:b w:val="0"/>
              <w:caps w:val="0"/>
              <w:noProof/>
              <w:sz w:val="24"/>
              <w:szCs w:val="24"/>
              <w:u w:val="none"/>
              <w:lang w:eastAsia="ja-JP"/>
            </w:rPr>
            <w:tab/>
          </w:r>
          <w:r w:rsidRPr="00BB5300">
            <w:rPr>
              <w:rFonts w:cs="Times New Roman"/>
              <w:noProof/>
            </w:rPr>
            <w:t>IMPLEMENTATION</w:t>
          </w:r>
          <w:r>
            <w:rPr>
              <w:noProof/>
            </w:rPr>
            <w:tab/>
          </w:r>
          <w:r>
            <w:rPr>
              <w:noProof/>
            </w:rPr>
            <w:fldChar w:fldCharType="begin"/>
          </w:r>
          <w:r>
            <w:rPr>
              <w:noProof/>
            </w:rPr>
            <w:instrText xml:space="preserve"> PAGEREF _Toc269648176 \h </w:instrText>
          </w:r>
          <w:r>
            <w:rPr>
              <w:noProof/>
            </w:rPr>
          </w:r>
          <w:r>
            <w:rPr>
              <w:noProof/>
            </w:rPr>
            <w:fldChar w:fldCharType="separate"/>
          </w:r>
          <w:r w:rsidR="0073691D">
            <w:rPr>
              <w:noProof/>
            </w:rPr>
            <w:t>52</w:t>
          </w:r>
          <w:r>
            <w:rPr>
              <w:noProof/>
            </w:rPr>
            <w:fldChar w:fldCharType="end"/>
          </w:r>
        </w:p>
        <w:p w14:paraId="2A70BF9B"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648177 \h </w:instrText>
          </w:r>
          <w:r>
            <w:rPr>
              <w:noProof/>
            </w:rPr>
          </w:r>
          <w:r>
            <w:rPr>
              <w:noProof/>
            </w:rPr>
            <w:fldChar w:fldCharType="separate"/>
          </w:r>
          <w:r w:rsidR="0073691D">
            <w:rPr>
              <w:noProof/>
            </w:rPr>
            <w:t>52</w:t>
          </w:r>
          <w:r>
            <w:rPr>
              <w:noProof/>
            </w:rPr>
            <w:fldChar w:fldCharType="end"/>
          </w:r>
        </w:p>
        <w:p w14:paraId="4273756D"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648178 \h </w:instrText>
          </w:r>
          <w:r>
            <w:rPr>
              <w:noProof/>
            </w:rPr>
          </w:r>
          <w:r>
            <w:rPr>
              <w:noProof/>
            </w:rPr>
            <w:fldChar w:fldCharType="separate"/>
          </w:r>
          <w:r w:rsidR="0073691D">
            <w:rPr>
              <w:noProof/>
            </w:rPr>
            <w:t>52</w:t>
          </w:r>
          <w:r>
            <w:rPr>
              <w:noProof/>
            </w:rPr>
            <w:fldChar w:fldCharType="end"/>
          </w:r>
        </w:p>
        <w:p w14:paraId="626CA173"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648179 \h </w:instrText>
          </w:r>
          <w:r>
            <w:rPr>
              <w:noProof/>
            </w:rPr>
          </w:r>
          <w:r>
            <w:rPr>
              <w:noProof/>
            </w:rPr>
            <w:fldChar w:fldCharType="separate"/>
          </w:r>
          <w:r w:rsidR="0073691D">
            <w:rPr>
              <w:noProof/>
            </w:rPr>
            <w:t>53</w:t>
          </w:r>
          <w:r>
            <w:rPr>
              <w:noProof/>
            </w:rPr>
            <w:fldChar w:fldCharType="end"/>
          </w:r>
        </w:p>
        <w:p w14:paraId="7C7AA439"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648180 \h </w:instrText>
          </w:r>
          <w:r>
            <w:rPr>
              <w:noProof/>
            </w:rPr>
          </w:r>
          <w:r>
            <w:rPr>
              <w:noProof/>
            </w:rPr>
            <w:fldChar w:fldCharType="separate"/>
          </w:r>
          <w:r w:rsidR="0073691D">
            <w:rPr>
              <w:noProof/>
            </w:rPr>
            <w:t>53</w:t>
          </w:r>
          <w:r>
            <w:rPr>
              <w:noProof/>
            </w:rPr>
            <w:fldChar w:fldCharType="end"/>
          </w:r>
        </w:p>
        <w:p w14:paraId="07FB0AAF"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648181 \h </w:instrText>
          </w:r>
          <w:r>
            <w:rPr>
              <w:noProof/>
            </w:rPr>
          </w:r>
          <w:r>
            <w:rPr>
              <w:noProof/>
            </w:rPr>
            <w:fldChar w:fldCharType="separate"/>
          </w:r>
          <w:r w:rsidR="0073691D">
            <w:rPr>
              <w:noProof/>
            </w:rPr>
            <w:t>54</w:t>
          </w:r>
          <w:r>
            <w:rPr>
              <w:noProof/>
            </w:rPr>
            <w:fldChar w:fldCharType="end"/>
          </w:r>
        </w:p>
        <w:p w14:paraId="44D5854F"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648182 \h </w:instrText>
          </w:r>
          <w:r>
            <w:rPr>
              <w:noProof/>
            </w:rPr>
          </w:r>
          <w:r>
            <w:rPr>
              <w:noProof/>
            </w:rPr>
            <w:fldChar w:fldCharType="separate"/>
          </w:r>
          <w:r w:rsidR="0073691D">
            <w:rPr>
              <w:noProof/>
            </w:rPr>
            <w:t>54</w:t>
          </w:r>
          <w:r>
            <w:rPr>
              <w:noProof/>
            </w:rPr>
            <w:fldChar w:fldCharType="end"/>
          </w:r>
        </w:p>
        <w:p w14:paraId="4E680835"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648183 \h </w:instrText>
          </w:r>
          <w:r>
            <w:rPr>
              <w:noProof/>
            </w:rPr>
          </w:r>
          <w:r>
            <w:rPr>
              <w:noProof/>
            </w:rPr>
            <w:fldChar w:fldCharType="separate"/>
          </w:r>
          <w:r w:rsidR="0073691D">
            <w:rPr>
              <w:noProof/>
            </w:rPr>
            <w:t>55</w:t>
          </w:r>
          <w:r>
            <w:rPr>
              <w:noProof/>
            </w:rPr>
            <w:fldChar w:fldCharType="end"/>
          </w:r>
        </w:p>
        <w:p w14:paraId="080FB14C"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648184 \h </w:instrText>
          </w:r>
          <w:r>
            <w:rPr>
              <w:noProof/>
            </w:rPr>
          </w:r>
          <w:r>
            <w:rPr>
              <w:noProof/>
            </w:rPr>
            <w:fldChar w:fldCharType="separate"/>
          </w:r>
          <w:r w:rsidR="0073691D">
            <w:rPr>
              <w:noProof/>
            </w:rPr>
            <w:t>56</w:t>
          </w:r>
          <w:r>
            <w:rPr>
              <w:noProof/>
            </w:rPr>
            <w:fldChar w:fldCharType="end"/>
          </w:r>
        </w:p>
        <w:p w14:paraId="5D11747E"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648185 \h </w:instrText>
          </w:r>
          <w:r>
            <w:rPr>
              <w:noProof/>
            </w:rPr>
          </w:r>
          <w:r>
            <w:rPr>
              <w:noProof/>
            </w:rPr>
            <w:fldChar w:fldCharType="separate"/>
          </w:r>
          <w:r w:rsidR="0073691D">
            <w:rPr>
              <w:noProof/>
            </w:rPr>
            <w:t>57</w:t>
          </w:r>
          <w:r>
            <w:rPr>
              <w:noProof/>
            </w:rPr>
            <w:fldChar w:fldCharType="end"/>
          </w:r>
        </w:p>
        <w:p w14:paraId="01AEF559" w14:textId="77777777" w:rsidR="00B17DD5" w:rsidRDefault="00B17DD5">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648186 \h </w:instrText>
          </w:r>
          <w:r>
            <w:rPr>
              <w:noProof/>
            </w:rPr>
          </w:r>
          <w:r>
            <w:rPr>
              <w:noProof/>
            </w:rPr>
            <w:fldChar w:fldCharType="separate"/>
          </w:r>
          <w:r w:rsidR="0073691D">
            <w:rPr>
              <w:noProof/>
            </w:rPr>
            <w:t>58</w:t>
          </w:r>
          <w:r>
            <w:rPr>
              <w:noProof/>
            </w:rPr>
            <w:fldChar w:fldCharType="end"/>
          </w:r>
        </w:p>
        <w:p w14:paraId="3006F634" w14:textId="77777777" w:rsidR="00B17DD5" w:rsidRDefault="00B17DD5">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648187 \h </w:instrText>
          </w:r>
          <w:r>
            <w:rPr>
              <w:noProof/>
            </w:rPr>
          </w:r>
          <w:r>
            <w:rPr>
              <w:noProof/>
            </w:rPr>
            <w:fldChar w:fldCharType="separate"/>
          </w:r>
          <w:r w:rsidR="0073691D">
            <w:rPr>
              <w:noProof/>
            </w:rPr>
            <w:t>59</w:t>
          </w:r>
          <w:r>
            <w:rPr>
              <w:noProof/>
            </w:rPr>
            <w:fldChar w:fldCharType="end"/>
          </w:r>
        </w:p>
        <w:p w14:paraId="161FFC71" w14:textId="77777777" w:rsidR="00B17DD5" w:rsidRDefault="00B17DD5">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648188 \h </w:instrText>
          </w:r>
          <w:r>
            <w:rPr>
              <w:noProof/>
            </w:rPr>
          </w:r>
          <w:r>
            <w:rPr>
              <w:noProof/>
            </w:rPr>
            <w:fldChar w:fldCharType="separate"/>
          </w:r>
          <w:r w:rsidR="0073691D">
            <w:rPr>
              <w:noProof/>
            </w:rPr>
            <w:t>61</w:t>
          </w:r>
          <w:r>
            <w:rPr>
              <w:noProof/>
            </w:rPr>
            <w:fldChar w:fldCharType="end"/>
          </w:r>
        </w:p>
        <w:p w14:paraId="64243378"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648189 \h </w:instrText>
          </w:r>
          <w:r>
            <w:rPr>
              <w:noProof/>
            </w:rPr>
          </w:r>
          <w:r>
            <w:rPr>
              <w:noProof/>
            </w:rPr>
            <w:fldChar w:fldCharType="separate"/>
          </w:r>
          <w:r w:rsidR="0073691D">
            <w:rPr>
              <w:noProof/>
            </w:rPr>
            <w:t>63</w:t>
          </w:r>
          <w:r>
            <w:rPr>
              <w:noProof/>
            </w:rPr>
            <w:fldChar w:fldCharType="end"/>
          </w:r>
        </w:p>
        <w:p w14:paraId="5BD77A2E"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648190 \h </w:instrText>
          </w:r>
          <w:r>
            <w:rPr>
              <w:noProof/>
            </w:rPr>
          </w:r>
          <w:r>
            <w:rPr>
              <w:noProof/>
            </w:rPr>
            <w:fldChar w:fldCharType="separate"/>
          </w:r>
          <w:r w:rsidR="0073691D">
            <w:rPr>
              <w:noProof/>
            </w:rPr>
            <w:t>64</w:t>
          </w:r>
          <w:r>
            <w:rPr>
              <w:noProof/>
            </w:rPr>
            <w:fldChar w:fldCharType="end"/>
          </w:r>
        </w:p>
        <w:p w14:paraId="74770CA7"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6</w:t>
          </w:r>
          <w:r>
            <w:rPr>
              <w:rFonts w:asciiTheme="minorHAnsi" w:hAnsiTheme="minorHAnsi"/>
              <w:b w:val="0"/>
              <w:caps w:val="0"/>
              <w:noProof/>
              <w:sz w:val="24"/>
              <w:szCs w:val="24"/>
              <w:u w:val="none"/>
              <w:lang w:eastAsia="ja-JP"/>
            </w:rPr>
            <w:tab/>
          </w:r>
          <w:r w:rsidRPr="00BB5300">
            <w:rPr>
              <w:rFonts w:cs="Times New Roman"/>
              <w:noProof/>
            </w:rPr>
            <w:t>EVALUATION AND CRITICAL ANALYSIS</w:t>
          </w:r>
          <w:r>
            <w:rPr>
              <w:noProof/>
            </w:rPr>
            <w:tab/>
          </w:r>
          <w:r>
            <w:rPr>
              <w:noProof/>
            </w:rPr>
            <w:fldChar w:fldCharType="begin"/>
          </w:r>
          <w:r>
            <w:rPr>
              <w:noProof/>
            </w:rPr>
            <w:instrText xml:space="preserve"> PAGEREF _Toc269648191 \h </w:instrText>
          </w:r>
          <w:r>
            <w:rPr>
              <w:noProof/>
            </w:rPr>
          </w:r>
          <w:r>
            <w:rPr>
              <w:noProof/>
            </w:rPr>
            <w:fldChar w:fldCharType="separate"/>
          </w:r>
          <w:r w:rsidR="0073691D">
            <w:rPr>
              <w:noProof/>
            </w:rPr>
            <w:t>65</w:t>
          </w:r>
          <w:r>
            <w:rPr>
              <w:noProof/>
            </w:rPr>
            <w:fldChar w:fldCharType="end"/>
          </w:r>
        </w:p>
        <w:p w14:paraId="162D499F"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648192 \h </w:instrText>
          </w:r>
          <w:r>
            <w:rPr>
              <w:noProof/>
            </w:rPr>
          </w:r>
          <w:r>
            <w:rPr>
              <w:noProof/>
            </w:rPr>
            <w:fldChar w:fldCharType="separate"/>
          </w:r>
          <w:r w:rsidR="0073691D">
            <w:rPr>
              <w:noProof/>
            </w:rPr>
            <w:t>65</w:t>
          </w:r>
          <w:r>
            <w:rPr>
              <w:noProof/>
            </w:rPr>
            <w:fldChar w:fldCharType="end"/>
          </w:r>
        </w:p>
        <w:p w14:paraId="626E226A"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6.1.1</w:t>
          </w:r>
          <w:r>
            <w:rPr>
              <w:rFonts w:asciiTheme="minorHAnsi" w:hAnsiTheme="minorHAnsi"/>
              <w:smallCaps w:val="0"/>
              <w:noProof/>
              <w:sz w:val="24"/>
              <w:szCs w:val="24"/>
              <w:lang w:eastAsia="ja-JP"/>
            </w:rPr>
            <w:tab/>
          </w:r>
          <w:r w:rsidRPr="00BB5300">
            <w:rPr>
              <w:rFonts w:cs="Times New Roman"/>
              <w:noProof/>
            </w:rPr>
            <w:t>Questions</w:t>
          </w:r>
          <w:r>
            <w:rPr>
              <w:noProof/>
            </w:rPr>
            <w:tab/>
          </w:r>
          <w:r>
            <w:rPr>
              <w:noProof/>
            </w:rPr>
            <w:fldChar w:fldCharType="begin"/>
          </w:r>
          <w:r>
            <w:rPr>
              <w:noProof/>
            </w:rPr>
            <w:instrText xml:space="preserve"> PAGEREF _Toc269648193 \h </w:instrText>
          </w:r>
          <w:r>
            <w:rPr>
              <w:noProof/>
            </w:rPr>
          </w:r>
          <w:r>
            <w:rPr>
              <w:noProof/>
            </w:rPr>
            <w:fldChar w:fldCharType="separate"/>
          </w:r>
          <w:r w:rsidR="0073691D">
            <w:rPr>
              <w:noProof/>
            </w:rPr>
            <w:t>65</w:t>
          </w:r>
          <w:r>
            <w:rPr>
              <w:noProof/>
            </w:rPr>
            <w:fldChar w:fldCharType="end"/>
          </w:r>
        </w:p>
        <w:p w14:paraId="362B2B8D"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6.1.2</w:t>
          </w:r>
          <w:r>
            <w:rPr>
              <w:rFonts w:asciiTheme="minorHAnsi" w:hAnsiTheme="minorHAnsi"/>
              <w:smallCaps w:val="0"/>
              <w:noProof/>
              <w:sz w:val="24"/>
              <w:szCs w:val="24"/>
              <w:lang w:eastAsia="ja-JP"/>
            </w:rPr>
            <w:tab/>
          </w:r>
          <w:r w:rsidRPr="00BB5300">
            <w:rPr>
              <w:rFonts w:cs="Times New Roman"/>
              <w:noProof/>
            </w:rPr>
            <w:t>Participants</w:t>
          </w:r>
          <w:r>
            <w:rPr>
              <w:noProof/>
            </w:rPr>
            <w:tab/>
          </w:r>
          <w:r>
            <w:rPr>
              <w:noProof/>
            </w:rPr>
            <w:fldChar w:fldCharType="begin"/>
          </w:r>
          <w:r>
            <w:rPr>
              <w:noProof/>
            </w:rPr>
            <w:instrText xml:space="preserve"> PAGEREF _Toc269648194 \h </w:instrText>
          </w:r>
          <w:r>
            <w:rPr>
              <w:noProof/>
            </w:rPr>
          </w:r>
          <w:r>
            <w:rPr>
              <w:noProof/>
            </w:rPr>
            <w:fldChar w:fldCharType="separate"/>
          </w:r>
          <w:r w:rsidR="0073691D">
            <w:rPr>
              <w:noProof/>
            </w:rPr>
            <w:t>67</w:t>
          </w:r>
          <w:r>
            <w:rPr>
              <w:noProof/>
            </w:rPr>
            <w:fldChar w:fldCharType="end"/>
          </w:r>
        </w:p>
        <w:p w14:paraId="3132A168"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6.1.3</w:t>
          </w:r>
          <w:r>
            <w:rPr>
              <w:rFonts w:asciiTheme="minorHAnsi" w:hAnsiTheme="minorHAnsi"/>
              <w:smallCaps w:val="0"/>
              <w:noProof/>
              <w:sz w:val="24"/>
              <w:szCs w:val="24"/>
              <w:lang w:eastAsia="ja-JP"/>
            </w:rPr>
            <w:tab/>
          </w:r>
          <w:r w:rsidRPr="00BB5300">
            <w:rPr>
              <w:rFonts w:cs="Times New Roman"/>
              <w:noProof/>
            </w:rPr>
            <w:t>Results</w:t>
          </w:r>
          <w:r>
            <w:rPr>
              <w:noProof/>
            </w:rPr>
            <w:tab/>
          </w:r>
          <w:r>
            <w:rPr>
              <w:noProof/>
            </w:rPr>
            <w:fldChar w:fldCharType="begin"/>
          </w:r>
          <w:r>
            <w:rPr>
              <w:noProof/>
            </w:rPr>
            <w:instrText xml:space="preserve"> PAGEREF _Toc269648195 \h </w:instrText>
          </w:r>
          <w:r>
            <w:rPr>
              <w:noProof/>
            </w:rPr>
          </w:r>
          <w:r>
            <w:rPr>
              <w:noProof/>
            </w:rPr>
            <w:fldChar w:fldCharType="separate"/>
          </w:r>
          <w:r w:rsidR="0073691D">
            <w:rPr>
              <w:noProof/>
            </w:rPr>
            <w:t>68</w:t>
          </w:r>
          <w:r>
            <w:rPr>
              <w:noProof/>
            </w:rPr>
            <w:fldChar w:fldCharType="end"/>
          </w:r>
        </w:p>
        <w:p w14:paraId="7E66DCCF" w14:textId="77777777" w:rsidR="00B17DD5" w:rsidRDefault="00B17DD5">
          <w:pPr>
            <w:pStyle w:val="TOC3"/>
            <w:tabs>
              <w:tab w:val="left" w:pos="680"/>
              <w:tab w:val="right" w:pos="8290"/>
            </w:tabs>
            <w:rPr>
              <w:rFonts w:asciiTheme="minorHAnsi" w:hAnsiTheme="minorHAnsi"/>
              <w:smallCaps w:val="0"/>
              <w:noProof/>
              <w:sz w:val="24"/>
              <w:szCs w:val="24"/>
              <w:lang w:eastAsia="ja-JP"/>
            </w:rPr>
          </w:pPr>
          <w:r w:rsidRPr="00BB5300">
            <w:rPr>
              <w:rFonts w:cs="Times New Roman"/>
              <w:noProof/>
            </w:rPr>
            <w:t>6.1.4</w:t>
          </w:r>
          <w:r>
            <w:rPr>
              <w:rFonts w:asciiTheme="minorHAnsi" w:hAnsiTheme="minorHAnsi"/>
              <w:smallCaps w:val="0"/>
              <w:noProof/>
              <w:sz w:val="24"/>
              <w:szCs w:val="24"/>
              <w:lang w:eastAsia="ja-JP"/>
            </w:rPr>
            <w:tab/>
          </w:r>
          <w:r w:rsidRPr="00BB5300">
            <w:rPr>
              <w:rFonts w:cs="Times New Roman"/>
              <w:noProof/>
            </w:rPr>
            <w:t>Critical Analysis</w:t>
          </w:r>
          <w:r>
            <w:rPr>
              <w:noProof/>
            </w:rPr>
            <w:tab/>
          </w:r>
          <w:r>
            <w:rPr>
              <w:noProof/>
            </w:rPr>
            <w:fldChar w:fldCharType="begin"/>
          </w:r>
          <w:r>
            <w:rPr>
              <w:noProof/>
            </w:rPr>
            <w:instrText xml:space="preserve"> PAGEREF _Toc269648196 \h </w:instrText>
          </w:r>
          <w:r>
            <w:rPr>
              <w:noProof/>
            </w:rPr>
          </w:r>
          <w:r>
            <w:rPr>
              <w:noProof/>
            </w:rPr>
            <w:fldChar w:fldCharType="separate"/>
          </w:r>
          <w:r w:rsidR="0073691D">
            <w:rPr>
              <w:noProof/>
            </w:rPr>
            <w:t>75</w:t>
          </w:r>
          <w:r>
            <w:rPr>
              <w:noProof/>
            </w:rPr>
            <w:fldChar w:fldCharType="end"/>
          </w:r>
        </w:p>
        <w:p w14:paraId="4B31DCB9"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648197 \h </w:instrText>
          </w:r>
          <w:r>
            <w:rPr>
              <w:noProof/>
            </w:rPr>
          </w:r>
          <w:r>
            <w:rPr>
              <w:noProof/>
            </w:rPr>
            <w:fldChar w:fldCharType="separate"/>
          </w:r>
          <w:r w:rsidR="0073691D">
            <w:rPr>
              <w:noProof/>
            </w:rPr>
            <w:t>76</w:t>
          </w:r>
          <w:r>
            <w:rPr>
              <w:noProof/>
            </w:rPr>
            <w:fldChar w:fldCharType="end"/>
          </w:r>
        </w:p>
        <w:p w14:paraId="52ED71DC"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7</w:t>
          </w:r>
          <w:r>
            <w:rPr>
              <w:rFonts w:asciiTheme="minorHAnsi" w:hAnsiTheme="minorHAnsi"/>
              <w:b w:val="0"/>
              <w:caps w:val="0"/>
              <w:noProof/>
              <w:sz w:val="24"/>
              <w:szCs w:val="24"/>
              <w:u w:val="none"/>
              <w:lang w:eastAsia="ja-JP"/>
            </w:rPr>
            <w:tab/>
          </w:r>
          <w:r w:rsidRPr="00BB5300">
            <w:rPr>
              <w:rFonts w:cs="Times New Roman"/>
              <w:noProof/>
            </w:rPr>
            <w:t>CONCLUSION AND FUTURE WORK</w:t>
          </w:r>
          <w:r>
            <w:rPr>
              <w:noProof/>
            </w:rPr>
            <w:tab/>
          </w:r>
          <w:r>
            <w:rPr>
              <w:noProof/>
            </w:rPr>
            <w:fldChar w:fldCharType="begin"/>
          </w:r>
          <w:r>
            <w:rPr>
              <w:noProof/>
            </w:rPr>
            <w:instrText xml:space="preserve"> PAGEREF _Toc269648198 \h </w:instrText>
          </w:r>
          <w:r>
            <w:rPr>
              <w:noProof/>
            </w:rPr>
          </w:r>
          <w:r>
            <w:rPr>
              <w:noProof/>
            </w:rPr>
            <w:fldChar w:fldCharType="separate"/>
          </w:r>
          <w:r w:rsidR="0073691D">
            <w:rPr>
              <w:noProof/>
            </w:rPr>
            <w:t>77</w:t>
          </w:r>
          <w:r>
            <w:rPr>
              <w:noProof/>
            </w:rPr>
            <w:fldChar w:fldCharType="end"/>
          </w:r>
        </w:p>
        <w:p w14:paraId="7A35D7CA"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648199 \h </w:instrText>
          </w:r>
          <w:r>
            <w:rPr>
              <w:noProof/>
            </w:rPr>
            <w:fldChar w:fldCharType="separate"/>
          </w:r>
          <w:r w:rsidR="0073691D">
            <w:rPr>
              <w:b w:val="0"/>
              <w:noProof/>
            </w:rPr>
            <w:t>Error! Bookmark not defined.</w:t>
          </w:r>
          <w:r>
            <w:rPr>
              <w:noProof/>
            </w:rPr>
            <w:fldChar w:fldCharType="end"/>
          </w:r>
        </w:p>
        <w:p w14:paraId="7EA45C89" w14:textId="77777777" w:rsidR="00B17DD5" w:rsidRDefault="00B17DD5">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648200 \h </w:instrText>
          </w:r>
          <w:r>
            <w:rPr>
              <w:noProof/>
            </w:rPr>
          </w:r>
          <w:r>
            <w:rPr>
              <w:noProof/>
            </w:rPr>
            <w:fldChar w:fldCharType="separate"/>
          </w:r>
          <w:r w:rsidR="0073691D">
            <w:rPr>
              <w:noProof/>
            </w:rPr>
            <w:t>78</w:t>
          </w:r>
          <w:r>
            <w:rPr>
              <w:noProof/>
            </w:rPr>
            <w:fldChar w:fldCharType="end"/>
          </w:r>
        </w:p>
        <w:p w14:paraId="027EF33A" w14:textId="77777777" w:rsidR="00B17DD5" w:rsidRDefault="00B17DD5">
          <w:pPr>
            <w:pStyle w:val="TOC1"/>
            <w:rPr>
              <w:rFonts w:asciiTheme="minorHAnsi" w:hAnsiTheme="minorHAnsi"/>
              <w:b w:val="0"/>
              <w:caps w:val="0"/>
              <w:noProof/>
              <w:sz w:val="24"/>
              <w:szCs w:val="24"/>
              <w:u w:val="none"/>
              <w:lang w:eastAsia="ja-JP"/>
            </w:rPr>
          </w:pPr>
          <w:r w:rsidRPr="00BB5300">
            <w:rPr>
              <w:rFonts w:cs="Times New Roman"/>
              <w:noProof/>
            </w:rPr>
            <w:t>REFERENCES</w:t>
          </w:r>
          <w:r>
            <w:rPr>
              <w:noProof/>
            </w:rPr>
            <w:tab/>
          </w:r>
          <w:r>
            <w:rPr>
              <w:noProof/>
            </w:rPr>
            <w:fldChar w:fldCharType="begin"/>
          </w:r>
          <w:r>
            <w:rPr>
              <w:noProof/>
            </w:rPr>
            <w:instrText xml:space="preserve"> PAGEREF _Toc269648201 \h </w:instrText>
          </w:r>
          <w:r>
            <w:rPr>
              <w:noProof/>
            </w:rPr>
          </w:r>
          <w:r>
            <w:rPr>
              <w:noProof/>
            </w:rPr>
            <w:fldChar w:fldCharType="separate"/>
          </w:r>
          <w:r w:rsidR="0073691D">
            <w:rPr>
              <w:noProof/>
            </w:rPr>
            <w:t>79</w:t>
          </w:r>
          <w:r>
            <w:rPr>
              <w:noProof/>
            </w:rPr>
            <w:fldChar w:fldCharType="end"/>
          </w:r>
        </w:p>
        <w:p w14:paraId="5B45AA7F" w14:textId="77777777" w:rsidR="00B17DD5" w:rsidRDefault="00B17DD5">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648202 \h </w:instrText>
          </w:r>
          <w:r>
            <w:rPr>
              <w:noProof/>
            </w:rPr>
          </w:r>
          <w:r>
            <w:rPr>
              <w:noProof/>
            </w:rPr>
            <w:fldChar w:fldCharType="separate"/>
          </w:r>
          <w:r w:rsidR="0073691D">
            <w:rPr>
              <w:noProof/>
            </w:rPr>
            <w:t>81</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73691D">
          <w:rPr>
            <w:noProof/>
          </w:rPr>
          <w:t>1935</w:t>
        </w:r>
        <w:bookmarkStart w:id="0" w:name="_GoBack"/>
        <w:bookmarkEnd w:id="0"/>
        <w:r w:rsidR="0073691D">
          <w:rPr>
            <w:noProof/>
          </w:rPr>
          <w:t>8</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1" w:name="_Toc266441188"/>
      <w:bookmarkStart w:id="2" w:name="_Toc267063307"/>
      <w:bookmarkStart w:id="3" w:name="_Toc269648135"/>
      <w:r w:rsidRPr="00F45A4F">
        <w:rPr>
          <w:rFonts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3D09E271"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4" w:name="_Toc266441189"/>
      <w:bookmarkStart w:id="5" w:name="_Toc267063308"/>
      <w:bookmarkStart w:id="6" w:name="_Toc269648136"/>
      <w:r w:rsidRPr="00F45A4F">
        <w:rPr>
          <w:rFonts w:cs="Times New Roman"/>
        </w:rPr>
        <w:t>LIST OF TABLES</w:t>
      </w:r>
      <w:bookmarkEnd w:id="4"/>
      <w:bookmarkEnd w:id="5"/>
      <w:bookmarkEnd w:id="6"/>
    </w:p>
    <w:p w14:paraId="7D52D696" w14:textId="77777777" w:rsidR="00BE647D"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BE647D">
        <w:rPr>
          <w:noProof/>
        </w:rPr>
        <w:t>Table 1: Configuration questions</w:t>
      </w:r>
      <w:r w:rsidR="00BE647D">
        <w:rPr>
          <w:noProof/>
        </w:rPr>
        <w:tab/>
      </w:r>
      <w:r w:rsidR="00BE647D">
        <w:rPr>
          <w:noProof/>
        </w:rPr>
        <w:fldChar w:fldCharType="begin"/>
      </w:r>
      <w:r w:rsidR="00BE647D">
        <w:rPr>
          <w:noProof/>
        </w:rPr>
        <w:instrText xml:space="preserve"> PAGEREF _Toc269659896 \h </w:instrText>
      </w:r>
      <w:r w:rsidR="00BE647D">
        <w:rPr>
          <w:noProof/>
        </w:rPr>
      </w:r>
      <w:r w:rsidR="00BE647D">
        <w:rPr>
          <w:noProof/>
        </w:rPr>
        <w:fldChar w:fldCharType="separate"/>
      </w:r>
      <w:r w:rsidR="0073691D">
        <w:rPr>
          <w:noProof/>
        </w:rPr>
        <w:t>65</w:t>
      </w:r>
      <w:r w:rsidR="00BE647D">
        <w:rPr>
          <w:noProof/>
        </w:rPr>
        <w:fldChar w:fldCharType="end"/>
      </w:r>
    </w:p>
    <w:p w14:paraId="6DFF4235" w14:textId="77777777" w:rsidR="00BE647D" w:rsidRDefault="00BE647D">
      <w:pPr>
        <w:pStyle w:val="TableofFigures"/>
        <w:tabs>
          <w:tab w:val="right" w:leader="underscore" w:pos="8290"/>
        </w:tabs>
        <w:rPr>
          <w:i w:val="0"/>
          <w:noProof/>
          <w:sz w:val="24"/>
          <w:szCs w:val="24"/>
          <w:lang w:eastAsia="ja-JP"/>
        </w:rPr>
      </w:pPr>
      <w:r>
        <w:rPr>
          <w:noProof/>
        </w:rPr>
        <w:t>Table 2: Views questions</w:t>
      </w:r>
      <w:r>
        <w:rPr>
          <w:noProof/>
        </w:rPr>
        <w:tab/>
      </w:r>
      <w:r>
        <w:rPr>
          <w:noProof/>
        </w:rPr>
        <w:fldChar w:fldCharType="begin"/>
      </w:r>
      <w:r>
        <w:rPr>
          <w:noProof/>
        </w:rPr>
        <w:instrText xml:space="preserve"> PAGEREF _Toc269659897 \h </w:instrText>
      </w:r>
      <w:r>
        <w:rPr>
          <w:noProof/>
        </w:rPr>
      </w:r>
      <w:r>
        <w:rPr>
          <w:noProof/>
        </w:rPr>
        <w:fldChar w:fldCharType="separate"/>
      </w:r>
      <w:r w:rsidR="0073691D">
        <w:rPr>
          <w:noProof/>
        </w:rPr>
        <w:t>65</w:t>
      </w:r>
      <w:r>
        <w:rPr>
          <w:noProof/>
        </w:rPr>
        <w:fldChar w:fldCharType="end"/>
      </w:r>
    </w:p>
    <w:p w14:paraId="749BE60F" w14:textId="77777777" w:rsidR="00BE647D" w:rsidRDefault="00BE647D">
      <w:pPr>
        <w:pStyle w:val="TableofFigures"/>
        <w:tabs>
          <w:tab w:val="right" w:leader="underscore" w:pos="8290"/>
        </w:tabs>
        <w:rPr>
          <w:i w:val="0"/>
          <w:noProof/>
          <w:sz w:val="24"/>
          <w:szCs w:val="24"/>
          <w:lang w:eastAsia="ja-JP"/>
        </w:rPr>
      </w:pPr>
      <w:r>
        <w:rPr>
          <w:noProof/>
        </w:rPr>
        <w:t>Table 3: Tree filtering questions</w:t>
      </w:r>
      <w:r>
        <w:rPr>
          <w:noProof/>
        </w:rPr>
        <w:tab/>
      </w:r>
      <w:r>
        <w:rPr>
          <w:noProof/>
        </w:rPr>
        <w:fldChar w:fldCharType="begin"/>
      </w:r>
      <w:r>
        <w:rPr>
          <w:noProof/>
        </w:rPr>
        <w:instrText xml:space="preserve"> PAGEREF _Toc269659898 \h </w:instrText>
      </w:r>
      <w:r>
        <w:rPr>
          <w:noProof/>
        </w:rPr>
      </w:r>
      <w:r>
        <w:rPr>
          <w:noProof/>
        </w:rPr>
        <w:fldChar w:fldCharType="separate"/>
      </w:r>
      <w:r w:rsidR="0073691D">
        <w:rPr>
          <w:noProof/>
        </w:rPr>
        <w:t>66</w:t>
      </w:r>
      <w:r>
        <w:rPr>
          <w:noProof/>
        </w:rPr>
        <w:fldChar w:fldCharType="end"/>
      </w:r>
    </w:p>
    <w:p w14:paraId="1BD5C291" w14:textId="77777777" w:rsidR="00BE647D" w:rsidRDefault="00BE647D">
      <w:pPr>
        <w:pStyle w:val="TableofFigures"/>
        <w:tabs>
          <w:tab w:val="right" w:leader="underscore" w:pos="8290"/>
        </w:tabs>
        <w:rPr>
          <w:i w:val="0"/>
          <w:noProof/>
          <w:sz w:val="24"/>
          <w:szCs w:val="24"/>
          <w:lang w:eastAsia="ja-JP"/>
        </w:rPr>
      </w:pPr>
      <w:r>
        <w:rPr>
          <w:noProof/>
        </w:rPr>
        <w:t>Table 4: List filtering questions</w:t>
      </w:r>
      <w:r>
        <w:rPr>
          <w:noProof/>
        </w:rPr>
        <w:tab/>
      </w:r>
      <w:r>
        <w:rPr>
          <w:noProof/>
        </w:rPr>
        <w:fldChar w:fldCharType="begin"/>
      </w:r>
      <w:r>
        <w:rPr>
          <w:noProof/>
        </w:rPr>
        <w:instrText xml:space="preserve"> PAGEREF _Toc269659899 \h </w:instrText>
      </w:r>
      <w:r>
        <w:rPr>
          <w:noProof/>
        </w:rPr>
      </w:r>
      <w:r>
        <w:rPr>
          <w:noProof/>
        </w:rPr>
        <w:fldChar w:fldCharType="separate"/>
      </w:r>
      <w:r w:rsidR="0073691D">
        <w:rPr>
          <w:noProof/>
        </w:rPr>
        <w:t>66</w:t>
      </w:r>
      <w:r>
        <w:rPr>
          <w:noProof/>
        </w:rPr>
        <w:fldChar w:fldCharType="end"/>
      </w:r>
    </w:p>
    <w:p w14:paraId="7295E48D" w14:textId="77777777" w:rsidR="00BE647D" w:rsidRDefault="00BE647D">
      <w:pPr>
        <w:pStyle w:val="TableofFigures"/>
        <w:tabs>
          <w:tab w:val="right" w:leader="underscore" w:pos="8290"/>
        </w:tabs>
        <w:rPr>
          <w:i w:val="0"/>
          <w:noProof/>
          <w:sz w:val="24"/>
          <w:szCs w:val="24"/>
          <w:lang w:eastAsia="ja-JP"/>
        </w:rPr>
      </w:pPr>
      <w:r>
        <w:rPr>
          <w:noProof/>
        </w:rPr>
        <w:t>Table 5: Used language in the ontology questions</w:t>
      </w:r>
      <w:r>
        <w:rPr>
          <w:noProof/>
        </w:rPr>
        <w:tab/>
      </w:r>
      <w:r>
        <w:rPr>
          <w:noProof/>
        </w:rPr>
        <w:fldChar w:fldCharType="begin"/>
      </w:r>
      <w:r>
        <w:rPr>
          <w:noProof/>
        </w:rPr>
        <w:instrText xml:space="preserve"> PAGEREF _Toc269659900 \h </w:instrText>
      </w:r>
      <w:r>
        <w:rPr>
          <w:noProof/>
        </w:rPr>
      </w:r>
      <w:r>
        <w:rPr>
          <w:noProof/>
        </w:rPr>
        <w:fldChar w:fldCharType="separate"/>
      </w:r>
      <w:r w:rsidR="0073691D">
        <w:rPr>
          <w:noProof/>
        </w:rPr>
        <w:t>66</w:t>
      </w:r>
      <w:r>
        <w:rPr>
          <w:noProof/>
        </w:rPr>
        <w:fldChar w:fldCharType="end"/>
      </w:r>
    </w:p>
    <w:p w14:paraId="7B6DF80B" w14:textId="77777777" w:rsidR="00BE647D" w:rsidRDefault="00BE647D">
      <w:pPr>
        <w:pStyle w:val="TableofFigures"/>
        <w:tabs>
          <w:tab w:val="right" w:leader="underscore" w:pos="8290"/>
        </w:tabs>
        <w:rPr>
          <w:i w:val="0"/>
          <w:noProof/>
          <w:sz w:val="24"/>
          <w:szCs w:val="24"/>
          <w:lang w:eastAsia="ja-JP"/>
        </w:rPr>
      </w:pPr>
      <w:r>
        <w:rPr>
          <w:noProof/>
        </w:rPr>
        <w:t>Table 6: Facets questions</w:t>
      </w:r>
      <w:r>
        <w:rPr>
          <w:noProof/>
        </w:rPr>
        <w:tab/>
      </w:r>
      <w:r>
        <w:rPr>
          <w:noProof/>
        </w:rPr>
        <w:fldChar w:fldCharType="begin"/>
      </w:r>
      <w:r>
        <w:rPr>
          <w:noProof/>
        </w:rPr>
        <w:instrText xml:space="preserve"> PAGEREF _Toc269659901 \h </w:instrText>
      </w:r>
      <w:r>
        <w:rPr>
          <w:noProof/>
        </w:rPr>
      </w:r>
      <w:r>
        <w:rPr>
          <w:noProof/>
        </w:rPr>
        <w:fldChar w:fldCharType="separate"/>
      </w:r>
      <w:r w:rsidR="0073691D">
        <w:rPr>
          <w:noProof/>
        </w:rPr>
        <w:t>67</w:t>
      </w:r>
      <w:r>
        <w:rPr>
          <w:noProof/>
        </w:rPr>
        <w:fldChar w:fldCharType="end"/>
      </w:r>
    </w:p>
    <w:p w14:paraId="44D1C3E5" w14:textId="77777777" w:rsidR="00BE647D" w:rsidRDefault="00BE647D">
      <w:pPr>
        <w:pStyle w:val="TableofFigures"/>
        <w:tabs>
          <w:tab w:val="right" w:leader="underscore" w:pos="8290"/>
        </w:tabs>
        <w:rPr>
          <w:i w:val="0"/>
          <w:noProof/>
          <w:sz w:val="24"/>
          <w:szCs w:val="24"/>
          <w:lang w:eastAsia="ja-JP"/>
        </w:rPr>
      </w:pPr>
      <w:r>
        <w:rPr>
          <w:noProof/>
        </w:rPr>
        <w:t>Table 7: Instructions question</w:t>
      </w:r>
      <w:r>
        <w:rPr>
          <w:noProof/>
        </w:rPr>
        <w:tab/>
      </w:r>
      <w:r>
        <w:rPr>
          <w:noProof/>
        </w:rPr>
        <w:fldChar w:fldCharType="begin"/>
      </w:r>
      <w:r>
        <w:rPr>
          <w:noProof/>
        </w:rPr>
        <w:instrText xml:space="preserve"> PAGEREF _Toc269659902 \h </w:instrText>
      </w:r>
      <w:r>
        <w:rPr>
          <w:noProof/>
        </w:rPr>
      </w:r>
      <w:r>
        <w:rPr>
          <w:noProof/>
        </w:rPr>
        <w:fldChar w:fldCharType="separate"/>
      </w:r>
      <w:r w:rsidR="0073691D">
        <w:rPr>
          <w:noProof/>
        </w:rPr>
        <w:t>67</w:t>
      </w:r>
      <w:r>
        <w:rPr>
          <w:noProof/>
        </w:rPr>
        <w:fldChar w:fldCharType="end"/>
      </w:r>
    </w:p>
    <w:p w14:paraId="3E54F272" w14:textId="77777777" w:rsidR="00BE647D" w:rsidRDefault="00BE647D">
      <w:pPr>
        <w:pStyle w:val="TableofFigures"/>
        <w:tabs>
          <w:tab w:val="right" w:leader="underscore" w:pos="8290"/>
        </w:tabs>
        <w:rPr>
          <w:i w:val="0"/>
          <w:noProof/>
          <w:sz w:val="24"/>
          <w:szCs w:val="24"/>
          <w:lang w:eastAsia="ja-JP"/>
        </w:rPr>
      </w:pPr>
      <w:r>
        <w:rPr>
          <w:noProof/>
        </w:rPr>
        <w:t>Table 8: Comment question</w:t>
      </w:r>
      <w:r>
        <w:rPr>
          <w:noProof/>
        </w:rPr>
        <w:tab/>
      </w:r>
      <w:r>
        <w:rPr>
          <w:noProof/>
        </w:rPr>
        <w:fldChar w:fldCharType="begin"/>
      </w:r>
      <w:r>
        <w:rPr>
          <w:noProof/>
        </w:rPr>
        <w:instrText xml:space="preserve"> PAGEREF _Toc269659903 \h </w:instrText>
      </w:r>
      <w:r>
        <w:rPr>
          <w:noProof/>
        </w:rPr>
      </w:r>
      <w:r>
        <w:rPr>
          <w:noProof/>
        </w:rPr>
        <w:fldChar w:fldCharType="separate"/>
      </w:r>
      <w:r w:rsidR="0073691D">
        <w:rPr>
          <w:noProof/>
        </w:rPr>
        <w:t>67</w:t>
      </w:r>
      <w:r>
        <w:rPr>
          <w:noProof/>
        </w:rPr>
        <w:fldChar w:fldCharType="end"/>
      </w:r>
    </w:p>
    <w:p w14:paraId="5BE5D97A" w14:textId="77777777" w:rsidR="00BE647D" w:rsidRDefault="00BE647D">
      <w:pPr>
        <w:pStyle w:val="TableofFigures"/>
        <w:tabs>
          <w:tab w:val="right" w:leader="underscore" w:pos="8290"/>
        </w:tabs>
        <w:rPr>
          <w:i w:val="0"/>
          <w:noProof/>
          <w:sz w:val="24"/>
          <w:szCs w:val="24"/>
          <w:lang w:eastAsia="ja-JP"/>
        </w:rPr>
      </w:pPr>
      <w:r>
        <w:rPr>
          <w:noProof/>
        </w:rPr>
        <w:t>Table 9: Result data table for configuration section [26]</w:t>
      </w:r>
      <w:r>
        <w:rPr>
          <w:noProof/>
        </w:rPr>
        <w:tab/>
      </w:r>
      <w:r>
        <w:rPr>
          <w:noProof/>
        </w:rPr>
        <w:fldChar w:fldCharType="begin"/>
      </w:r>
      <w:r>
        <w:rPr>
          <w:noProof/>
        </w:rPr>
        <w:instrText xml:space="preserve"> PAGEREF _Toc269659904 \h </w:instrText>
      </w:r>
      <w:r>
        <w:rPr>
          <w:noProof/>
        </w:rPr>
      </w:r>
      <w:r>
        <w:rPr>
          <w:noProof/>
        </w:rPr>
        <w:fldChar w:fldCharType="separate"/>
      </w:r>
      <w:r w:rsidR="0073691D">
        <w:rPr>
          <w:noProof/>
        </w:rPr>
        <w:t>69</w:t>
      </w:r>
      <w:r>
        <w:rPr>
          <w:noProof/>
        </w:rPr>
        <w:fldChar w:fldCharType="end"/>
      </w:r>
    </w:p>
    <w:p w14:paraId="1BD503E6" w14:textId="77777777" w:rsidR="00BE647D" w:rsidRDefault="00BE647D">
      <w:pPr>
        <w:pStyle w:val="TableofFigures"/>
        <w:tabs>
          <w:tab w:val="right" w:leader="underscore" w:pos="8290"/>
        </w:tabs>
        <w:rPr>
          <w:i w:val="0"/>
          <w:noProof/>
          <w:sz w:val="24"/>
          <w:szCs w:val="24"/>
          <w:lang w:eastAsia="ja-JP"/>
        </w:rPr>
      </w:pPr>
      <w:r>
        <w:rPr>
          <w:noProof/>
        </w:rPr>
        <w:t>Table 10: Result data table for views section [26]</w:t>
      </w:r>
      <w:r>
        <w:rPr>
          <w:noProof/>
        </w:rPr>
        <w:tab/>
      </w:r>
      <w:r>
        <w:rPr>
          <w:noProof/>
        </w:rPr>
        <w:fldChar w:fldCharType="begin"/>
      </w:r>
      <w:r>
        <w:rPr>
          <w:noProof/>
        </w:rPr>
        <w:instrText xml:space="preserve"> PAGEREF _Toc269659905 \h </w:instrText>
      </w:r>
      <w:r>
        <w:rPr>
          <w:noProof/>
        </w:rPr>
      </w:r>
      <w:r>
        <w:rPr>
          <w:noProof/>
        </w:rPr>
        <w:fldChar w:fldCharType="separate"/>
      </w:r>
      <w:r w:rsidR="0073691D">
        <w:rPr>
          <w:noProof/>
        </w:rPr>
        <w:t>70</w:t>
      </w:r>
      <w:r>
        <w:rPr>
          <w:noProof/>
        </w:rPr>
        <w:fldChar w:fldCharType="end"/>
      </w:r>
    </w:p>
    <w:p w14:paraId="56035B94" w14:textId="77777777" w:rsidR="00BE647D" w:rsidRDefault="00BE647D">
      <w:pPr>
        <w:pStyle w:val="TableofFigures"/>
        <w:tabs>
          <w:tab w:val="right" w:leader="underscore" w:pos="8290"/>
        </w:tabs>
        <w:rPr>
          <w:i w:val="0"/>
          <w:noProof/>
          <w:sz w:val="24"/>
          <w:szCs w:val="24"/>
          <w:lang w:eastAsia="ja-JP"/>
        </w:rPr>
      </w:pPr>
      <w:r>
        <w:rPr>
          <w:noProof/>
        </w:rPr>
        <w:t>Table 11: Result data table for tree filtering section [26]</w:t>
      </w:r>
      <w:r>
        <w:rPr>
          <w:noProof/>
        </w:rPr>
        <w:tab/>
      </w:r>
      <w:r>
        <w:rPr>
          <w:noProof/>
        </w:rPr>
        <w:fldChar w:fldCharType="begin"/>
      </w:r>
      <w:r>
        <w:rPr>
          <w:noProof/>
        </w:rPr>
        <w:instrText xml:space="preserve"> PAGEREF _Toc269659906 \h </w:instrText>
      </w:r>
      <w:r>
        <w:rPr>
          <w:noProof/>
        </w:rPr>
      </w:r>
      <w:r>
        <w:rPr>
          <w:noProof/>
        </w:rPr>
        <w:fldChar w:fldCharType="separate"/>
      </w:r>
      <w:r w:rsidR="0073691D">
        <w:rPr>
          <w:noProof/>
        </w:rPr>
        <w:t>71</w:t>
      </w:r>
      <w:r>
        <w:rPr>
          <w:noProof/>
        </w:rPr>
        <w:fldChar w:fldCharType="end"/>
      </w:r>
    </w:p>
    <w:p w14:paraId="59DD327A" w14:textId="77777777" w:rsidR="00BE647D" w:rsidRDefault="00BE647D">
      <w:pPr>
        <w:pStyle w:val="TableofFigures"/>
        <w:tabs>
          <w:tab w:val="right" w:leader="underscore" w:pos="8290"/>
        </w:tabs>
        <w:rPr>
          <w:i w:val="0"/>
          <w:noProof/>
          <w:sz w:val="24"/>
          <w:szCs w:val="24"/>
          <w:lang w:eastAsia="ja-JP"/>
        </w:rPr>
      </w:pPr>
      <w:r>
        <w:rPr>
          <w:noProof/>
        </w:rPr>
        <w:t>Table 12: Result data table for list filtering section [26]</w:t>
      </w:r>
      <w:r>
        <w:rPr>
          <w:noProof/>
        </w:rPr>
        <w:tab/>
      </w:r>
      <w:r>
        <w:rPr>
          <w:noProof/>
        </w:rPr>
        <w:fldChar w:fldCharType="begin"/>
      </w:r>
      <w:r>
        <w:rPr>
          <w:noProof/>
        </w:rPr>
        <w:instrText xml:space="preserve"> PAGEREF _Toc269659907 \h </w:instrText>
      </w:r>
      <w:r>
        <w:rPr>
          <w:noProof/>
        </w:rPr>
      </w:r>
      <w:r>
        <w:rPr>
          <w:noProof/>
        </w:rPr>
        <w:fldChar w:fldCharType="separate"/>
      </w:r>
      <w:r w:rsidR="0073691D">
        <w:rPr>
          <w:noProof/>
        </w:rPr>
        <w:t>72</w:t>
      </w:r>
      <w:r>
        <w:rPr>
          <w:noProof/>
        </w:rPr>
        <w:fldChar w:fldCharType="end"/>
      </w:r>
    </w:p>
    <w:p w14:paraId="15E659E0" w14:textId="77777777" w:rsidR="00BE647D" w:rsidRDefault="00BE647D">
      <w:pPr>
        <w:pStyle w:val="TableofFigures"/>
        <w:tabs>
          <w:tab w:val="right" w:leader="underscore" w:pos="8290"/>
        </w:tabs>
        <w:rPr>
          <w:i w:val="0"/>
          <w:noProof/>
          <w:sz w:val="24"/>
          <w:szCs w:val="24"/>
          <w:lang w:eastAsia="ja-JP"/>
        </w:rPr>
      </w:pPr>
      <w:r>
        <w:rPr>
          <w:noProof/>
        </w:rPr>
        <w:t>Table 13: Result data table for language section [26]</w:t>
      </w:r>
      <w:r>
        <w:rPr>
          <w:noProof/>
        </w:rPr>
        <w:tab/>
      </w:r>
      <w:r>
        <w:rPr>
          <w:noProof/>
        </w:rPr>
        <w:fldChar w:fldCharType="begin"/>
      </w:r>
      <w:r>
        <w:rPr>
          <w:noProof/>
        </w:rPr>
        <w:instrText xml:space="preserve"> PAGEREF _Toc269659908 \h </w:instrText>
      </w:r>
      <w:r>
        <w:rPr>
          <w:noProof/>
        </w:rPr>
      </w:r>
      <w:r>
        <w:rPr>
          <w:noProof/>
        </w:rPr>
        <w:fldChar w:fldCharType="separate"/>
      </w:r>
      <w:r w:rsidR="0073691D">
        <w:rPr>
          <w:noProof/>
        </w:rPr>
        <w:t>73</w:t>
      </w:r>
      <w:r>
        <w:rPr>
          <w:noProof/>
        </w:rPr>
        <w:fldChar w:fldCharType="end"/>
      </w:r>
    </w:p>
    <w:p w14:paraId="41129AE6" w14:textId="77777777" w:rsidR="00BE647D" w:rsidRDefault="00BE647D">
      <w:pPr>
        <w:pStyle w:val="TableofFigures"/>
        <w:tabs>
          <w:tab w:val="right" w:leader="underscore" w:pos="8290"/>
        </w:tabs>
        <w:rPr>
          <w:i w:val="0"/>
          <w:noProof/>
          <w:sz w:val="24"/>
          <w:szCs w:val="24"/>
          <w:lang w:eastAsia="ja-JP"/>
        </w:rPr>
      </w:pPr>
      <w:r>
        <w:rPr>
          <w:noProof/>
        </w:rPr>
        <w:t>Table 14: Result data table for facets section [26]</w:t>
      </w:r>
      <w:r>
        <w:rPr>
          <w:noProof/>
        </w:rPr>
        <w:tab/>
      </w:r>
      <w:r>
        <w:rPr>
          <w:noProof/>
        </w:rPr>
        <w:fldChar w:fldCharType="begin"/>
      </w:r>
      <w:r>
        <w:rPr>
          <w:noProof/>
        </w:rPr>
        <w:instrText xml:space="preserve"> PAGEREF _Toc269659909 \h </w:instrText>
      </w:r>
      <w:r>
        <w:rPr>
          <w:noProof/>
        </w:rPr>
      </w:r>
      <w:r>
        <w:rPr>
          <w:noProof/>
        </w:rPr>
        <w:fldChar w:fldCharType="separate"/>
      </w:r>
      <w:r w:rsidR="0073691D">
        <w:rPr>
          <w:noProof/>
        </w:rPr>
        <w:t>74</w:t>
      </w:r>
      <w:r>
        <w:rPr>
          <w:noProof/>
        </w:rPr>
        <w:fldChar w:fldCharType="end"/>
      </w:r>
    </w:p>
    <w:p w14:paraId="01CD5010" w14:textId="77777777" w:rsidR="00BE647D" w:rsidRDefault="00BE647D">
      <w:pPr>
        <w:pStyle w:val="TableofFigures"/>
        <w:tabs>
          <w:tab w:val="right" w:leader="underscore" w:pos="8290"/>
        </w:tabs>
        <w:rPr>
          <w:i w:val="0"/>
          <w:noProof/>
          <w:sz w:val="24"/>
          <w:szCs w:val="24"/>
          <w:lang w:eastAsia="ja-JP"/>
        </w:rPr>
      </w:pPr>
      <w:r>
        <w:rPr>
          <w:noProof/>
        </w:rPr>
        <w:t>Table 15: Result data table for instructions section [26]</w:t>
      </w:r>
      <w:r>
        <w:rPr>
          <w:noProof/>
        </w:rPr>
        <w:tab/>
      </w:r>
      <w:r>
        <w:rPr>
          <w:noProof/>
        </w:rPr>
        <w:fldChar w:fldCharType="begin"/>
      </w:r>
      <w:r>
        <w:rPr>
          <w:noProof/>
        </w:rPr>
        <w:instrText xml:space="preserve"> PAGEREF _Toc269659910 \h </w:instrText>
      </w:r>
      <w:r>
        <w:rPr>
          <w:noProof/>
        </w:rPr>
      </w:r>
      <w:r>
        <w:rPr>
          <w:noProof/>
        </w:rPr>
        <w:fldChar w:fldCharType="separate"/>
      </w:r>
      <w:r w:rsidR="0073691D">
        <w:rPr>
          <w:noProof/>
        </w:rPr>
        <w:t>75</w:t>
      </w:r>
      <w:r>
        <w:rPr>
          <w:noProof/>
        </w:rPr>
        <w:fldChar w:fldCharType="end"/>
      </w:r>
    </w:p>
    <w:p w14:paraId="3C851582" w14:textId="77777777" w:rsidR="00BE647D" w:rsidRDefault="00BE647D">
      <w:pPr>
        <w:pStyle w:val="TableofFigures"/>
        <w:tabs>
          <w:tab w:val="right" w:leader="underscore" w:pos="8290"/>
        </w:tabs>
        <w:rPr>
          <w:i w:val="0"/>
          <w:noProof/>
          <w:sz w:val="24"/>
          <w:szCs w:val="24"/>
          <w:lang w:eastAsia="ja-JP"/>
        </w:rPr>
      </w:pPr>
      <w:r>
        <w:rPr>
          <w:noProof/>
        </w:rPr>
        <w:t>Table 16: Measures for evaluating the project</w:t>
      </w:r>
      <w:r>
        <w:rPr>
          <w:noProof/>
        </w:rPr>
        <w:tab/>
      </w:r>
      <w:r>
        <w:rPr>
          <w:noProof/>
        </w:rPr>
        <w:fldChar w:fldCharType="begin"/>
      </w:r>
      <w:r>
        <w:rPr>
          <w:noProof/>
        </w:rPr>
        <w:instrText xml:space="preserve"> PAGEREF _Toc269659911 \h </w:instrText>
      </w:r>
      <w:r>
        <w:rPr>
          <w:noProof/>
        </w:rPr>
      </w:r>
      <w:r>
        <w:rPr>
          <w:noProof/>
        </w:rPr>
        <w:fldChar w:fldCharType="separate"/>
      </w:r>
      <w:r w:rsidR="0073691D">
        <w:rPr>
          <w:noProof/>
        </w:rPr>
        <w:t>75</w:t>
      </w:r>
      <w:r>
        <w:rPr>
          <w:noProof/>
        </w:rPr>
        <w:fldChar w:fldCharType="end"/>
      </w:r>
    </w:p>
    <w:p w14:paraId="5896EFB3" w14:textId="77777777" w:rsidR="00BE647D" w:rsidRDefault="00BE647D">
      <w:pPr>
        <w:pStyle w:val="TableofFigures"/>
        <w:tabs>
          <w:tab w:val="right" w:leader="underscore" w:pos="8290"/>
        </w:tabs>
        <w:rPr>
          <w:i w:val="0"/>
          <w:noProof/>
          <w:sz w:val="24"/>
          <w:szCs w:val="24"/>
          <w:lang w:eastAsia="ja-JP"/>
        </w:rPr>
      </w:pPr>
      <w:r>
        <w:rPr>
          <w:noProof/>
        </w:rPr>
        <w:t>Table 17: Access user story</w:t>
      </w:r>
      <w:r>
        <w:rPr>
          <w:noProof/>
        </w:rPr>
        <w:tab/>
      </w:r>
      <w:r>
        <w:rPr>
          <w:noProof/>
        </w:rPr>
        <w:fldChar w:fldCharType="begin"/>
      </w:r>
      <w:r>
        <w:rPr>
          <w:noProof/>
        </w:rPr>
        <w:instrText xml:space="preserve"> PAGEREF _Toc269659912 \h </w:instrText>
      </w:r>
      <w:r>
        <w:rPr>
          <w:noProof/>
        </w:rPr>
      </w:r>
      <w:r>
        <w:rPr>
          <w:noProof/>
        </w:rPr>
        <w:fldChar w:fldCharType="separate"/>
      </w:r>
      <w:r w:rsidR="0073691D">
        <w:rPr>
          <w:noProof/>
        </w:rPr>
        <w:t>81</w:t>
      </w:r>
      <w:r>
        <w:rPr>
          <w:noProof/>
        </w:rPr>
        <w:fldChar w:fldCharType="end"/>
      </w:r>
    </w:p>
    <w:p w14:paraId="31767DD8" w14:textId="77777777" w:rsidR="00BE647D" w:rsidRDefault="00BE647D">
      <w:pPr>
        <w:pStyle w:val="TableofFigures"/>
        <w:tabs>
          <w:tab w:val="right" w:leader="underscore" w:pos="8290"/>
        </w:tabs>
        <w:rPr>
          <w:i w:val="0"/>
          <w:noProof/>
          <w:sz w:val="24"/>
          <w:szCs w:val="24"/>
          <w:lang w:eastAsia="ja-JP"/>
        </w:rPr>
      </w:pPr>
      <w:r>
        <w:rPr>
          <w:noProof/>
        </w:rPr>
        <w:t>Table 18: Run 1 user story</w:t>
      </w:r>
      <w:r>
        <w:rPr>
          <w:noProof/>
        </w:rPr>
        <w:tab/>
      </w:r>
      <w:r>
        <w:rPr>
          <w:noProof/>
        </w:rPr>
        <w:fldChar w:fldCharType="begin"/>
      </w:r>
      <w:r>
        <w:rPr>
          <w:noProof/>
        </w:rPr>
        <w:instrText xml:space="preserve"> PAGEREF _Toc269659913 \h </w:instrText>
      </w:r>
      <w:r>
        <w:rPr>
          <w:noProof/>
        </w:rPr>
      </w:r>
      <w:r>
        <w:rPr>
          <w:noProof/>
        </w:rPr>
        <w:fldChar w:fldCharType="separate"/>
      </w:r>
      <w:r w:rsidR="0073691D">
        <w:rPr>
          <w:noProof/>
        </w:rPr>
        <w:t>82</w:t>
      </w:r>
      <w:r>
        <w:rPr>
          <w:noProof/>
        </w:rPr>
        <w:fldChar w:fldCharType="end"/>
      </w:r>
    </w:p>
    <w:p w14:paraId="29C69CD0" w14:textId="77777777" w:rsidR="00BE647D" w:rsidRDefault="00BE647D">
      <w:pPr>
        <w:pStyle w:val="TableofFigures"/>
        <w:tabs>
          <w:tab w:val="right" w:leader="underscore" w:pos="8290"/>
        </w:tabs>
        <w:rPr>
          <w:i w:val="0"/>
          <w:noProof/>
          <w:sz w:val="24"/>
          <w:szCs w:val="24"/>
          <w:lang w:eastAsia="ja-JP"/>
        </w:rPr>
      </w:pPr>
      <w:r>
        <w:rPr>
          <w:noProof/>
        </w:rPr>
        <w:t>Table 19: Run 2 user story</w:t>
      </w:r>
      <w:r>
        <w:rPr>
          <w:noProof/>
        </w:rPr>
        <w:tab/>
      </w:r>
      <w:r>
        <w:rPr>
          <w:noProof/>
        </w:rPr>
        <w:fldChar w:fldCharType="begin"/>
      </w:r>
      <w:r>
        <w:rPr>
          <w:noProof/>
        </w:rPr>
        <w:instrText xml:space="preserve"> PAGEREF _Toc269659914 \h </w:instrText>
      </w:r>
      <w:r>
        <w:rPr>
          <w:noProof/>
        </w:rPr>
      </w:r>
      <w:r>
        <w:rPr>
          <w:noProof/>
        </w:rPr>
        <w:fldChar w:fldCharType="separate"/>
      </w:r>
      <w:r w:rsidR="0073691D">
        <w:rPr>
          <w:noProof/>
        </w:rPr>
        <w:t>84</w:t>
      </w:r>
      <w:r>
        <w:rPr>
          <w:noProof/>
        </w:rPr>
        <w:fldChar w:fldCharType="end"/>
      </w:r>
    </w:p>
    <w:p w14:paraId="437AAD21" w14:textId="77777777" w:rsidR="00BE647D" w:rsidRDefault="00BE647D">
      <w:pPr>
        <w:pStyle w:val="TableofFigures"/>
        <w:tabs>
          <w:tab w:val="right" w:leader="underscore" w:pos="8290"/>
        </w:tabs>
        <w:rPr>
          <w:i w:val="0"/>
          <w:noProof/>
          <w:sz w:val="24"/>
          <w:szCs w:val="24"/>
          <w:lang w:eastAsia="ja-JP"/>
        </w:rPr>
      </w:pPr>
      <w:r>
        <w:rPr>
          <w:noProof/>
        </w:rPr>
        <w:t>Table 20: View user story</w:t>
      </w:r>
      <w:r>
        <w:rPr>
          <w:noProof/>
        </w:rPr>
        <w:tab/>
      </w:r>
      <w:r>
        <w:rPr>
          <w:noProof/>
        </w:rPr>
        <w:fldChar w:fldCharType="begin"/>
      </w:r>
      <w:r>
        <w:rPr>
          <w:noProof/>
        </w:rPr>
        <w:instrText xml:space="preserve"> PAGEREF _Toc269659915 \h </w:instrText>
      </w:r>
      <w:r>
        <w:rPr>
          <w:noProof/>
        </w:rPr>
      </w:r>
      <w:r>
        <w:rPr>
          <w:noProof/>
        </w:rPr>
        <w:fldChar w:fldCharType="separate"/>
      </w:r>
      <w:r w:rsidR="0073691D">
        <w:rPr>
          <w:noProof/>
        </w:rPr>
        <w:t>84</w:t>
      </w:r>
      <w:r>
        <w:rPr>
          <w:noProof/>
        </w:rPr>
        <w:fldChar w:fldCharType="end"/>
      </w:r>
    </w:p>
    <w:p w14:paraId="5450B576" w14:textId="77777777" w:rsidR="00BE647D" w:rsidRDefault="00BE647D">
      <w:pPr>
        <w:pStyle w:val="TableofFigures"/>
        <w:tabs>
          <w:tab w:val="right" w:leader="underscore" w:pos="8290"/>
        </w:tabs>
        <w:rPr>
          <w:i w:val="0"/>
          <w:noProof/>
          <w:sz w:val="24"/>
          <w:szCs w:val="24"/>
          <w:lang w:eastAsia="ja-JP"/>
        </w:rPr>
      </w:pPr>
      <w:r>
        <w:rPr>
          <w:noProof/>
        </w:rPr>
        <w:t>Table 21: Language user story</w:t>
      </w:r>
      <w:r>
        <w:rPr>
          <w:noProof/>
        </w:rPr>
        <w:tab/>
      </w:r>
      <w:r>
        <w:rPr>
          <w:noProof/>
        </w:rPr>
        <w:fldChar w:fldCharType="begin"/>
      </w:r>
      <w:r>
        <w:rPr>
          <w:noProof/>
        </w:rPr>
        <w:instrText xml:space="preserve"> PAGEREF _Toc269659916 \h </w:instrText>
      </w:r>
      <w:r>
        <w:rPr>
          <w:noProof/>
        </w:rPr>
      </w:r>
      <w:r>
        <w:rPr>
          <w:noProof/>
        </w:rPr>
        <w:fldChar w:fldCharType="separate"/>
      </w:r>
      <w:r w:rsidR="0073691D">
        <w:rPr>
          <w:noProof/>
        </w:rPr>
        <w:t>85</w:t>
      </w:r>
      <w:r>
        <w:rPr>
          <w:noProof/>
        </w:rPr>
        <w:fldChar w:fldCharType="end"/>
      </w:r>
    </w:p>
    <w:p w14:paraId="374E4DFA" w14:textId="77777777" w:rsidR="00BE647D" w:rsidRDefault="00BE647D">
      <w:pPr>
        <w:pStyle w:val="TableofFigures"/>
        <w:tabs>
          <w:tab w:val="right" w:leader="underscore" w:pos="8290"/>
        </w:tabs>
        <w:rPr>
          <w:i w:val="0"/>
          <w:noProof/>
          <w:sz w:val="24"/>
          <w:szCs w:val="24"/>
          <w:lang w:eastAsia="ja-JP"/>
        </w:rPr>
      </w:pPr>
      <w:r>
        <w:rPr>
          <w:noProof/>
        </w:rPr>
        <w:t>Table 22: Tree View Filter user story</w:t>
      </w:r>
      <w:r>
        <w:rPr>
          <w:noProof/>
        </w:rPr>
        <w:tab/>
      </w:r>
      <w:r>
        <w:rPr>
          <w:noProof/>
        </w:rPr>
        <w:fldChar w:fldCharType="begin"/>
      </w:r>
      <w:r>
        <w:rPr>
          <w:noProof/>
        </w:rPr>
        <w:instrText xml:space="preserve"> PAGEREF _Toc269659917 \h </w:instrText>
      </w:r>
      <w:r>
        <w:rPr>
          <w:noProof/>
        </w:rPr>
      </w:r>
      <w:r>
        <w:rPr>
          <w:noProof/>
        </w:rPr>
        <w:fldChar w:fldCharType="separate"/>
      </w:r>
      <w:r w:rsidR="0073691D">
        <w:rPr>
          <w:noProof/>
        </w:rPr>
        <w:t>86</w:t>
      </w:r>
      <w:r>
        <w:rPr>
          <w:noProof/>
        </w:rPr>
        <w:fldChar w:fldCharType="end"/>
      </w:r>
    </w:p>
    <w:p w14:paraId="52124F0E" w14:textId="77777777" w:rsidR="00BE647D" w:rsidRDefault="00BE647D">
      <w:pPr>
        <w:pStyle w:val="TableofFigures"/>
        <w:tabs>
          <w:tab w:val="right" w:leader="underscore" w:pos="8290"/>
        </w:tabs>
        <w:rPr>
          <w:i w:val="0"/>
          <w:noProof/>
          <w:sz w:val="24"/>
          <w:szCs w:val="24"/>
          <w:lang w:eastAsia="ja-JP"/>
        </w:rPr>
      </w:pPr>
      <w:r>
        <w:rPr>
          <w:noProof/>
        </w:rPr>
        <w:t>Table 23: List View Filter user story</w:t>
      </w:r>
      <w:r>
        <w:rPr>
          <w:noProof/>
        </w:rPr>
        <w:tab/>
      </w:r>
      <w:r>
        <w:rPr>
          <w:noProof/>
        </w:rPr>
        <w:fldChar w:fldCharType="begin"/>
      </w:r>
      <w:r>
        <w:rPr>
          <w:noProof/>
        </w:rPr>
        <w:instrText xml:space="preserve"> PAGEREF _Toc269659918 \h </w:instrText>
      </w:r>
      <w:r>
        <w:rPr>
          <w:noProof/>
        </w:rPr>
      </w:r>
      <w:r>
        <w:rPr>
          <w:noProof/>
        </w:rPr>
        <w:fldChar w:fldCharType="separate"/>
      </w:r>
      <w:r w:rsidR="0073691D">
        <w:rPr>
          <w:noProof/>
        </w:rPr>
        <w:t>87</w:t>
      </w:r>
      <w:r>
        <w:rPr>
          <w:noProof/>
        </w:rPr>
        <w:fldChar w:fldCharType="end"/>
      </w:r>
    </w:p>
    <w:p w14:paraId="236FA0C2" w14:textId="77777777" w:rsidR="00BE647D" w:rsidRDefault="00BE647D">
      <w:pPr>
        <w:pStyle w:val="TableofFigures"/>
        <w:tabs>
          <w:tab w:val="right" w:leader="underscore" w:pos="8290"/>
        </w:tabs>
        <w:rPr>
          <w:i w:val="0"/>
          <w:noProof/>
          <w:sz w:val="24"/>
          <w:szCs w:val="24"/>
          <w:lang w:eastAsia="ja-JP"/>
        </w:rPr>
      </w:pPr>
      <w:r>
        <w:rPr>
          <w:noProof/>
        </w:rPr>
        <w:t>Table 24: Query user story</w:t>
      </w:r>
      <w:r>
        <w:rPr>
          <w:noProof/>
        </w:rPr>
        <w:tab/>
      </w:r>
      <w:r>
        <w:rPr>
          <w:noProof/>
        </w:rPr>
        <w:fldChar w:fldCharType="begin"/>
      </w:r>
      <w:r>
        <w:rPr>
          <w:noProof/>
        </w:rPr>
        <w:instrText xml:space="preserve"> PAGEREF _Toc269659919 \h </w:instrText>
      </w:r>
      <w:r>
        <w:rPr>
          <w:noProof/>
        </w:rPr>
      </w:r>
      <w:r>
        <w:rPr>
          <w:noProof/>
        </w:rPr>
        <w:fldChar w:fldCharType="separate"/>
      </w:r>
      <w:r w:rsidR="0073691D">
        <w:rPr>
          <w:noProof/>
        </w:rPr>
        <w:t>88</w:t>
      </w:r>
      <w:r>
        <w:rPr>
          <w:noProof/>
        </w:rPr>
        <w:fldChar w:fldCharType="end"/>
      </w:r>
    </w:p>
    <w:p w14:paraId="0C76EFB2" w14:textId="77777777" w:rsidR="00BE647D" w:rsidRDefault="00BE647D">
      <w:pPr>
        <w:pStyle w:val="TableofFigures"/>
        <w:tabs>
          <w:tab w:val="right" w:leader="underscore" w:pos="8290"/>
        </w:tabs>
        <w:rPr>
          <w:i w:val="0"/>
          <w:noProof/>
          <w:sz w:val="24"/>
          <w:szCs w:val="24"/>
          <w:lang w:eastAsia="ja-JP"/>
        </w:rPr>
      </w:pPr>
      <w:r>
        <w:rPr>
          <w:noProof/>
        </w:rPr>
        <w:t>Table 25: Facet user story</w:t>
      </w:r>
      <w:r>
        <w:rPr>
          <w:noProof/>
        </w:rPr>
        <w:tab/>
      </w:r>
      <w:r>
        <w:rPr>
          <w:noProof/>
        </w:rPr>
        <w:fldChar w:fldCharType="begin"/>
      </w:r>
      <w:r>
        <w:rPr>
          <w:noProof/>
        </w:rPr>
        <w:instrText xml:space="preserve"> PAGEREF _Toc269659920 \h </w:instrText>
      </w:r>
      <w:r>
        <w:rPr>
          <w:noProof/>
        </w:rPr>
      </w:r>
      <w:r>
        <w:rPr>
          <w:noProof/>
        </w:rPr>
        <w:fldChar w:fldCharType="separate"/>
      </w:r>
      <w:r w:rsidR="0073691D">
        <w:rPr>
          <w:noProof/>
        </w:rPr>
        <w:t>89</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7" w:name="_Toc266441190"/>
      <w:bookmarkStart w:id="8" w:name="_Toc267063309"/>
      <w:bookmarkStart w:id="9" w:name="_Toc269648137"/>
      <w:r w:rsidRPr="00F45A4F">
        <w:rPr>
          <w:rFonts w:cs="Times New Roman"/>
        </w:rPr>
        <w:t>LIST OF FIGURES</w:t>
      </w:r>
      <w:bookmarkEnd w:id="7"/>
      <w:bookmarkEnd w:id="8"/>
      <w:bookmarkEnd w:id="9"/>
      <w:r w:rsidRPr="00F45A4F">
        <w:rPr>
          <w:rFonts w:cs="Times New Roman"/>
        </w:rPr>
        <w:t xml:space="preserve"> </w:t>
      </w:r>
    </w:p>
    <w:p w14:paraId="1C2202A8" w14:textId="77777777" w:rsidR="002C77F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C77F4">
        <w:rPr>
          <w:noProof/>
        </w:rPr>
        <w:t>Figure 1: The structure of OWL 2 [11]</w:t>
      </w:r>
      <w:r w:rsidR="002C77F4">
        <w:rPr>
          <w:noProof/>
        </w:rPr>
        <w:tab/>
      </w:r>
      <w:r w:rsidR="002C77F4">
        <w:rPr>
          <w:noProof/>
        </w:rPr>
        <w:fldChar w:fldCharType="begin"/>
      </w:r>
      <w:r w:rsidR="002C77F4">
        <w:rPr>
          <w:noProof/>
        </w:rPr>
        <w:instrText xml:space="preserve"> PAGEREF _Toc269659856 \h </w:instrText>
      </w:r>
      <w:r w:rsidR="002C77F4">
        <w:rPr>
          <w:noProof/>
        </w:rPr>
      </w:r>
      <w:r w:rsidR="002C77F4">
        <w:rPr>
          <w:noProof/>
        </w:rPr>
        <w:fldChar w:fldCharType="separate"/>
      </w:r>
      <w:r w:rsidR="0073691D">
        <w:rPr>
          <w:noProof/>
        </w:rPr>
        <w:t>22</w:t>
      </w:r>
      <w:r w:rsidR="002C77F4">
        <w:rPr>
          <w:noProof/>
        </w:rPr>
        <w:fldChar w:fldCharType="end"/>
      </w:r>
    </w:p>
    <w:p w14:paraId="5FCCA3A6" w14:textId="77777777" w:rsidR="002C77F4" w:rsidRDefault="002C77F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659857 \h </w:instrText>
      </w:r>
      <w:r>
        <w:rPr>
          <w:noProof/>
        </w:rPr>
      </w:r>
      <w:r>
        <w:rPr>
          <w:noProof/>
        </w:rPr>
        <w:fldChar w:fldCharType="separate"/>
      </w:r>
      <w:r w:rsidR="0073691D">
        <w:rPr>
          <w:noProof/>
        </w:rPr>
        <w:t>23</w:t>
      </w:r>
      <w:r>
        <w:rPr>
          <w:noProof/>
        </w:rPr>
        <w:fldChar w:fldCharType="end"/>
      </w:r>
    </w:p>
    <w:p w14:paraId="48AEEF1F" w14:textId="77777777" w:rsidR="002C77F4" w:rsidRDefault="002C77F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659858 \h </w:instrText>
      </w:r>
      <w:r>
        <w:rPr>
          <w:noProof/>
        </w:rPr>
      </w:r>
      <w:r>
        <w:rPr>
          <w:noProof/>
        </w:rPr>
        <w:fldChar w:fldCharType="separate"/>
      </w:r>
      <w:r w:rsidR="0073691D">
        <w:rPr>
          <w:noProof/>
        </w:rPr>
        <w:t>28</w:t>
      </w:r>
      <w:r>
        <w:rPr>
          <w:noProof/>
        </w:rPr>
        <w:fldChar w:fldCharType="end"/>
      </w:r>
    </w:p>
    <w:p w14:paraId="7A184D9A" w14:textId="77777777" w:rsidR="002C77F4" w:rsidRDefault="002C77F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659859 \h </w:instrText>
      </w:r>
      <w:r>
        <w:rPr>
          <w:noProof/>
        </w:rPr>
      </w:r>
      <w:r>
        <w:rPr>
          <w:noProof/>
        </w:rPr>
        <w:fldChar w:fldCharType="separate"/>
      </w:r>
      <w:r w:rsidR="0073691D">
        <w:rPr>
          <w:noProof/>
        </w:rPr>
        <w:t>31</w:t>
      </w:r>
      <w:r>
        <w:rPr>
          <w:noProof/>
        </w:rPr>
        <w:fldChar w:fldCharType="end"/>
      </w:r>
    </w:p>
    <w:p w14:paraId="116608E1" w14:textId="77777777" w:rsidR="002C77F4" w:rsidRDefault="002C77F4">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659860 \h </w:instrText>
      </w:r>
      <w:r>
        <w:rPr>
          <w:noProof/>
        </w:rPr>
      </w:r>
      <w:r>
        <w:rPr>
          <w:noProof/>
        </w:rPr>
        <w:fldChar w:fldCharType="separate"/>
      </w:r>
      <w:r w:rsidR="0073691D">
        <w:rPr>
          <w:noProof/>
        </w:rPr>
        <w:t>39</w:t>
      </w:r>
      <w:r>
        <w:rPr>
          <w:noProof/>
        </w:rPr>
        <w:fldChar w:fldCharType="end"/>
      </w:r>
    </w:p>
    <w:p w14:paraId="126F6400" w14:textId="77777777" w:rsidR="002C77F4" w:rsidRDefault="002C77F4">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659861 \h </w:instrText>
      </w:r>
      <w:r>
        <w:rPr>
          <w:noProof/>
        </w:rPr>
      </w:r>
      <w:r>
        <w:rPr>
          <w:noProof/>
        </w:rPr>
        <w:fldChar w:fldCharType="separate"/>
      </w:r>
      <w:r w:rsidR="0073691D">
        <w:rPr>
          <w:noProof/>
        </w:rPr>
        <w:t>40</w:t>
      </w:r>
      <w:r>
        <w:rPr>
          <w:noProof/>
        </w:rPr>
        <w:fldChar w:fldCharType="end"/>
      </w:r>
    </w:p>
    <w:p w14:paraId="565C19AF" w14:textId="77777777" w:rsidR="002C77F4" w:rsidRDefault="002C77F4">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659862 \h </w:instrText>
      </w:r>
      <w:r>
        <w:rPr>
          <w:noProof/>
        </w:rPr>
      </w:r>
      <w:r>
        <w:rPr>
          <w:noProof/>
        </w:rPr>
        <w:fldChar w:fldCharType="separate"/>
      </w:r>
      <w:r w:rsidR="0073691D">
        <w:rPr>
          <w:noProof/>
        </w:rPr>
        <w:t>42</w:t>
      </w:r>
      <w:r>
        <w:rPr>
          <w:noProof/>
        </w:rPr>
        <w:fldChar w:fldCharType="end"/>
      </w:r>
    </w:p>
    <w:p w14:paraId="26522591" w14:textId="77777777" w:rsidR="002C77F4" w:rsidRDefault="002C77F4">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659863 \h </w:instrText>
      </w:r>
      <w:r>
        <w:rPr>
          <w:noProof/>
        </w:rPr>
      </w:r>
      <w:r>
        <w:rPr>
          <w:noProof/>
        </w:rPr>
        <w:fldChar w:fldCharType="separate"/>
      </w:r>
      <w:r w:rsidR="0073691D">
        <w:rPr>
          <w:noProof/>
        </w:rPr>
        <w:t>43</w:t>
      </w:r>
      <w:r>
        <w:rPr>
          <w:noProof/>
        </w:rPr>
        <w:fldChar w:fldCharType="end"/>
      </w:r>
    </w:p>
    <w:p w14:paraId="38780118" w14:textId="77777777" w:rsidR="002C77F4" w:rsidRDefault="002C77F4">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659864 \h </w:instrText>
      </w:r>
      <w:r>
        <w:rPr>
          <w:noProof/>
        </w:rPr>
      </w:r>
      <w:r>
        <w:rPr>
          <w:noProof/>
        </w:rPr>
        <w:fldChar w:fldCharType="separate"/>
      </w:r>
      <w:r w:rsidR="0073691D">
        <w:rPr>
          <w:noProof/>
        </w:rPr>
        <w:t>45</w:t>
      </w:r>
      <w:r>
        <w:rPr>
          <w:noProof/>
        </w:rPr>
        <w:fldChar w:fldCharType="end"/>
      </w:r>
    </w:p>
    <w:p w14:paraId="6ECED241" w14:textId="77777777" w:rsidR="002C77F4" w:rsidRDefault="002C77F4">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659865 \h </w:instrText>
      </w:r>
      <w:r>
        <w:rPr>
          <w:noProof/>
        </w:rPr>
      </w:r>
      <w:r>
        <w:rPr>
          <w:noProof/>
        </w:rPr>
        <w:fldChar w:fldCharType="separate"/>
      </w:r>
      <w:r w:rsidR="0073691D">
        <w:rPr>
          <w:noProof/>
        </w:rPr>
        <w:t>46</w:t>
      </w:r>
      <w:r>
        <w:rPr>
          <w:noProof/>
        </w:rPr>
        <w:fldChar w:fldCharType="end"/>
      </w:r>
    </w:p>
    <w:p w14:paraId="0F64EDF8" w14:textId="77777777" w:rsidR="002C77F4" w:rsidRDefault="002C77F4">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659866 \h </w:instrText>
      </w:r>
      <w:r>
        <w:rPr>
          <w:noProof/>
        </w:rPr>
      </w:r>
      <w:r>
        <w:rPr>
          <w:noProof/>
        </w:rPr>
        <w:fldChar w:fldCharType="separate"/>
      </w:r>
      <w:r w:rsidR="0073691D">
        <w:rPr>
          <w:noProof/>
        </w:rPr>
        <w:t>47</w:t>
      </w:r>
      <w:r>
        <w:rPr>
          <w:noProof/>
        </w:rPr>
        <w:fldChar w:fldCharType="end"/>
      </w:r>
    </w:p>
    <w:p w14:paraId="2E09FB5E" w14:textId="77777777" w:rsidR="002C77F4" w:rsidRDefault="002C77F4">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659867 \h </w:instrText>
      </w:r>
      <w:r>
        <w:rPr>
          <w:noProof/>
        </w:rPr>
      </w:r>
      <w:r>
        <w:rPr>
          <w:noProof/>
        </w:rPr>
        <w:fldChar w:fldCharType="separate"/>
      </w:r>
      <w:r w:rsidR="0073691D">
        <w:rPr>
          <w:noProof/>
        </w:rPr>
        <w:t>47</w:t>
      </w:r>
      <w:r>
        <w:rPr>
          <w:noProof/>
        </w:rPr>
        <w:fldChar w:fldCharType="end"/>
      </w:r>
    </w:p>
    <w:p w14:paraId="4FFD086F" w14:textId="77777777" w:rsidR="002C77F4" w:rsidRDefault="002C77F4">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659868 \h </w:instrText>
      </w:r>
      <w:r>
        <w:rPr>
          <w:noProof/>
        </w:rPr>
      </w:r>
      <w:r>
        <w:rPr>
          <w:noProof/>
        </w:rPr>
        <w:fldChar w:fldCharType="separate"/>
      </w:r>
      <w:r w:rsidR="0073691D">
        <w:rPr>
          <w:noProof/>
        </w:rPr>
        <w:t>48</w:t>
      </w:r>
      <w:r>
        <w:rPr>
          <w:noProof/>
        </w:rPr>
        <w:fldChar w:fldCharType="end"/>
      </w:r>
    </w:p>
    <w:p w14:paraId="39396883" w14:textId="77777777" w:rsidR="002C77F4" w:rsidRDefault="002C77F4">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659869 \h </w:instrText>
      </w:r>
      <w:r>
        <w:rPr>
          <w:noProof/>
        </w:rPr>
      </w:r>
      <w:r>
        <w:rPr>
          <w:noProof/>
        </w:rPr>
        <w:fldChar w:fldCharType="separate"/>
      </w:r>
      <w:r w:rsidR="0073691D">
        <w:rPr>
          <w:noProof/>
        </w:rPr>
        <w:t>48</w:t>
      </w:r>
      <w:r>
        <w:rPr>
          <w:noProof/>
        </w:rPr>
        <w:fldChar w:fldCharType="end"/>
      </w:r>
    </w:p>
    <w:p w14:paraId="6A6B296D" w14:textId="77777777" w:rsidR="002C77F4" w:rsidRDefault="002C77F4">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659870 \h </w:instrText>
      </w:r>
      <w:r>
        <w:rPr>
          <w:noProof/>
        </w:rPr>
      </w:r>
      <w:r>
        <w:rPr>
          <w:noProof/>
        </w:rPr>
        <w:fldChar w:fldCharType="separate"/>
      </w:r>
      <w:r w:rsidR="0073691D">
        <w:rPr>
          <w:noProof/>
        </w:rPr>
        <w:t>48</w:t>
      </w:r>
      <w:r>
        <w:rPr>
          <w:noProof/>
        </w:rPr>
        <w:fldChar w:fldCharType="end"/>
      </w:r>
    </w:p>
    <w:p w14:paraId="2C213183" w14:textId="77777777" w:rsidR="002C77F4" w:rsidRDefault="002C77F4">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659871 \h </w:instrText>
      </w:r>
      <w:r>
        <w:rPr>
          <w:noProof/>
        </w:rPr>
      </w:r>
      <w:r>
        <w:rPr>
          <w:noProof/>
        </w:rPr>
        <w:fldChar w:fldCharType="separate"/>
      </w:r>
      <w:r w:rsidR="0073691D">
        <w:rPr>
          <w:noProof/>
        </w:rPr>
        <w:t>49</w:t>
      </w:r>
      <w:r>
        <w:rPr>
          <w:noProof/>
        </w:rPr>
        <w:fldChar w:fldCharType="end"/>
      </w:r>
    </w:p>
    <w:p w14:paraId="10752C2F" w14:textId="77777777" w:rsidR="002C77F4" w:rsidRDefault="002C77F4">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659872 \h </w:instrText>
      </w:r>
      <w:r>
        <w:rPr>
          <w:noProof/>
        </w:rPr>
      </w:r>
      <w:r>
        <w:rPr>
          <w:noProof/>
        </w:rPr>
        <w:fldChar w:fldCharType="separate"/>
      </w:r>
      <w:r w:rsidR="0073691D">
        <w:rPr>
          <w:noProof/>
        </w:rPr>
        <w:t>49</w:t>
      </w:r>
      <w:r>
        <w:rPr>
          <w:noProof/>
        </w:rPr>
        <w:fldChar w:fldCharType="end"/>
      </w:r>
    </w:p>
    <w:p w14:paraId="7A2CC663" w14:textId="77777777" w:rsidR="002C77F4" w:rsidRDefault="002C77F4">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659873 \h </w:instrText>
      </w:r>
      <w:r>
        <w:rPr>
          <w:noProof/>
        </w:rPr>
      </w:r>
      <w:r>
        <w:rPr>
          <w:noProof/>
        </w:rPr>
        <w:fldChar w:fldCharType="separate"/>
      </w:r>
      <w:r w:rsidR="0073691D">
        <w:rPr>
          <w:noProof/>
        </w:rPr>
        <w:t>49</w:t>
      </w:r>
      <w:r>
        <w:rPr>
          <w:noProof/>
        </w:rPr>
        <w:fldChar w:fldCharType="end"/>
      </w:r>
    </w:p>
    <w:p w14:paraId="22C3B077" w14:textId="77777777" w:rsidR="002C77F4" w:rsidRDefault="002C77F4">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659874 \h </w:instrText>
      </w:r>
      <w:r>
        <w:rPr>
          <w:noProof/>
        </w:rPr>
      </w:r>
      <w:r>
        <w:rPr>
          <w:noProof/>
        </w:rPr>
        <w:fldChar w:fldCharType="separate"/>
      </w:r>
      <w:r w:rsidR="0073691D">
        <w:rPr>
          <w:noProof/>
        </w:rPr>
        <w:t>50</w:t>
      </w:r>
      <w:r>
        <w:rPr>
          <w:noProof/>
        </w:rPr>
        <w:fldChar w:fldCharType="end"/>
      </w:r>
    </w:p>
    <w:p w14:paraId="4855794E" w14:textId="77777777" w:rsidR="002C77F4" w:rsidRDefault="002C77F4">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659875 \h </w:instrText>
      </w:r>
      <w:r>
        <w:rPr>
          <w:noProof/>
        </w:rPr>
      </w:r>
      <w:r>
        <w:rPr>
          <w:noProof/>
        </w:rPr>
        <w:fldChar w:fldCharType="separate"/>
      </w:r>
      <w:r w:rsidR="0073691D">
        <w:rPr>
          <w:noProof/>
        </w:rPr>
        <w:t>50</w:t>
      </w:r>
      <w:r>
        <w:rPr>
          <w:noProof/>
        </w:rPr>
        <w:fldChar w:fldCharType="end"/>
      </w:r>
    </w:p>
    <w:p w14:paraId="121B8865" w14:textId="77777777" w:rsidR="002C77F4" w:rsidRDefault="002C77F4">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659876 \h </w:instrText>
      </w:r>
      <w:r>
        <w:rPr>
          <w:noProof/>
        </w:rPr>
      </w:r>
      <w:r>
        <w:rPr>
          <w:noProof/>
        </w:rPr>
        <w:fldChar w:fldCharType="separate"/>
      </w:r>
      <w:r w:rsidR="0073691D">
        <w:rPr>
          <w:noProof/>
        </w:rPr>
        <w:t>51</w:t>
      </w:r>
      <w:r>
        <w:rPr>
          <w:noProof/>
        </w:rPr>
        <w:fldChar w:fldCharType="end"/>
      </w:r>
    </w:p>
    <w:p w14:paraId="454C431D" w14:textId="77777777" w:rsidR="002C77F4" w:rsidRDefault="002C77F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659877 \h </w:instrText>
      </w:r>
      <w:r>
        <w:rPr>
          <w:noProof/>
        </w:rPr>
      </w:r>
      <w:r>
        <w:rPr>
          <w:noProof/>
        </w:rPr>
        <w:fldChar w:fldCharType="separate"/>
      </w:r>
      <w:r w:rsidR="0073691D">
        <w:rPr>
          <w:noProof/>
        </w:rPr>
        <w:t>55</w:t>
      </w:r>
      <w:r>
        <w:rPr>
          <w:noProof/>
        </w:rPr>
        <w:fldChar w:fldCharType="end"/>
      </w:r>
    </w:p>
    <w:p w14:paraId="19B780C3" w14:textId="77777777" w:rsidR="002C77F4" w:rsidRDefault="002C77F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659878 \h </w:instrText>
      </w:r>
      <w:r>
        <w:rPr>
          <w:noProof/>
        </w:rPr>
      </w:r>
      <w:r>
        <w:rPr>
          <w:noProof/>
        </w:rPr>
        <w:fldChar w:fldCharType="separate"/>
      </w:r>
      <w:r w:rsidR="0073691D">
        <w:rPr>
          <w:noProof/>
        </w:rPr>
        <w:t>55</w:t>
      </w:r>
      <w:r>
        <w:rPr>
          <w:noProof/>
        </w:rPr>
        <w:fldChar w:fldCharType="end"/>
      </w:r>
    </w:p>
    <w:p w14:paraId="2FD3686C" w14:textId="77777777" w:rsidR="002C77F4" w:rsidRDefault="002C77F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659879 \h </w:instrText>
      </w:r>
      <w:r>
        <w:rPr>
          <w:noProof/>
        </w:rPr>
      </w:r>
      <w:r>
        <w:rPr>
          <w:noProof/>
        </w:rPr>
        <w:fldChar w:fldCharType="separate"/>
      </w:r>
      <w:r w:rsidR="0073691D">
        <w:rPr>
          <w:noProof/>
        </w:rPr>
        <w:t>56</w:t>
      </w:r>
      <w:r>
        <w:rPr>
          <w:noProof/>
        </w:rPr>
        <w:fldChar w:fldCharType="end"/>
      </w:r>
    </w:p>
    <w:p w14:paraId="5C59B7D2" w14:textId="77777777" w:rsidR="002C77F4" w:rsidRDefault="002C77F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659880 \h </w:instrText>
      </w:r>
      <w:r>
        <w:rPr>
          <w:noProof/>
        </w:rPr>
      </w:r>
      <w:r>
        <w:rPr>
          <w:noProof/>
        </w:rPr>
        <w:fldChar w:fldCharType="separate"/>
      </w:r>
      <w:r w:rsidR="0073691D">
        <w:rPr>
          <w:noProof/>
        </w:rPr>
        <w:t>57</w:t>
      </w:r>
      <w:r>
        <w:rPr>
          <w:noProof/>
        </w:rPr>
        <w:fldChar w:fldCharType="end"/>
      </w:r>
    </w:p>
    <w:p w14:paraId="78EDE327" w14:textId="77777777" w:rsidR="002C77F4" w:rsidRDefault="002C77F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659881 \h </w:instrText>
      </w:r>
      <w:r>
        <w:rPr>
          <w:noProof/>
        </w:rPr>
      </w:r>
      <w:r>
        <w:rPr>
          <w:noProof/>
        </w:rPr>
        <w:fldChar w:fldCharType="separate"/>
      </w:r>
      <w:r w:rsidR="0073691D">
        <w:rPr>
          <w:noProof/>
        </w:rPr>
        <w:t>58</w:t>
      </w:r>
      <w:r>
        <w:rPr>
          <w:noProof/>
        </w:rPr>
        <w:fldChar w:fldCharType="end"/>
      </w:r>
    </w:p>
    <w:p w14:paraId="593056A3" w14:textId="77777777" w:rsidR="002C77F4" w:rsidRDefault="002C77F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659882 \h </w:instrText>
      </w:r>
      <w:r>
        <w:rPr>
          <w:noProof/>
        </w:rPr>
      </w:r>
      <w:r>
        <w:rPr>
          <w:noProof/>
        </w:rPr>
        <w:fldChar w:fldCharType="separate"/>
      </w:r>
      <w:r w:rsidR="0073691D">
        <w:rPr>
          <w:noProof/>
        </w:rPr>
        <w:t>59</w:t>
      </w:r>
      <w:r>
        <w:rPr>
          <w:noProof/>
        </w:rPr>
        <w:fldChar w:fldCharType="end"/>
      </w:r>
    </w:p>
    <w:p w14:paraId="2E7894A4" w14:textId="77777777" w:rsidR="002C77F4" w:rsidRDefault="002C77F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659883 \h </w:instrText>
      </w:r>
      <w:r>
        <w:rPr>
          <w:noProof/>
        </w:rPr>
      </w:r>
      <w:r>
        <w:rPr>
          <w:noProof/>
        </w:rPr>
        <w:fldChar w:fldCharType="separate"/>
      </w:r>
      <w:r w:rsidR="0073691D">
        <w:rPr>
          <w:noProof/>
        </w:rPr>
        <w:t>59</w:t>
      </w:r>
      <w:r>
        <w:rPr>
          <w:noProof/>
        </w:rPr>
        <w:fldChar w:fldCharType="end"/>
      </w:r>
    </w:p>
    <w:p w14:paraId="62EB20DB" w14:textId="77777777" w:rsidR="002C77F4" w:rsidRDefault="002C77F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659884 \h </w:instrText>
      </w:r>
      <w:r>
        <w:rPr>
          <w:noProof/>
        </w:rPr>
      </w:r>
      <w:r>
        <w:rPr>
          <w:noProof/>
        </w:rPr>
        <w:fldChar w:fldCharType="separate"/>
      </w:r>
      <w:r w:rsidR="0073691D">
        <w:rPr>
          <w:noProof/>
        </w:rPr>
        <w:t>60</w:t>
      </w:r>
      <w:r>
        <w:rPr>
          <w:noProof/>
        </w:rPr>
        <w:fldChar w:fldCharType="end"/>
      </w:r>
    </w:p>
    <w:p w14:paraId="7158641F" w14:textId="77777777" w:rsidR="002C77F4" w:rsidRDefault="002C77F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659885 \h </w:instrText>
      </w:r>
      <w:r>
        <w:rPr>
          <w:noProof/>
        </w:rPr>
      </w:r>
      <w:r>
        <w:rPr>
          <w:noProof/>
        </w:rPr>
        <w:fldChar w:fldCharType="separate"/>
      </w:r>
      <w:r w:rsidR="0073691D">
        <w:rPr>
          <w:noProof/>
        </w:rPr>
        <w:t>61</w:t>
      </w:r>
      <w:r>
        <w:rPr>
          <w:noProof/>
        </w:rPr>
        <w:fldChar w:fldCharType="end"/>
      </w:r>
    </w:p>
    <w:p w14:paraId="6705EF0C" w14:textId="77777777" w:rsidR="002C77F4" w:rsidRDefault="002C77F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659886 \h </w:instrText>
      </w:r>
      <w:r>
        <w:rPr>
          <w:noProof/>
        </w:rPr>
      </w:r>
      <w:r>
        <w:rPr>
          <w:noProof/>
        </w:rPr>
        <w:fldChar w:fldCharType="separate"/>
      </w:r>
      <w:r w:rsidR="0073691D">
        <w:rPr>
          <w:noProof/>
        </w:rPr>
        <w:t>62</w:t>
      </w:r>
      <w:r>
        <w:rPr>
          <w:noProof/>
        </w:rPr>
        <w:fldChar w:fldCharType="end"/>
      </w:r>
    </w:p>
    <w:p w14:paraId="69B08DE0" w14:textId="77777777" w:rsidR="002C77F4" w:rsidRDefault="002C77F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659887 \h </w:instrText>
      </w:r>
      <w:r>
        <w:rPr>
          <w:noProof/>
        </w:rPr>
      </w:r>
      <w:r>
        <w:rPr>
          <w:noProof/>
        </w:rPr>
        <w:fldChar w:fldCharType="separate"/>
      </w:r>
      <w:r w:rsidR="0073691D">
        <w:rPr>
          <w:noProof/>
        </w:rPr>
        <w:t>62</w:t>
      </w:r>
      <w:r>
        <w:rPr>
          <w:noProof/>
        </w:rPr>
        <w:fldChar w:fldCharType="end"/>
      </w:r>
    </w:p>
    <w:p w14:paraId="353FC782" w14:textId="77777777" w:rsidR="002C77F4" w:rsidRDefault="002C77F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659888 \h </w:instrText>
      </w:r>
      <w:r>
        <w:rPr>
          <w:noProof/>
        </w:rPr>
      </w:r>
      <w:r>
        <w:rPr>
          <w:noProof/>
        </w:rPr>
        <w:fldChar w:fldCharType="separate"/>
      </w:r>
      <w:r w:rsidR="0073691D">
        <w:rPr>
          <w:noProof/>
        </w:rPr>
        <w:t>64</w:t>
      </w:r>
      <w:r>
        <w:rPr>
          <w:noProof/>
        </w:rPr>
        <w:fldChar w:fldCharType="end"/>
      </w:r>
    </w:p>
    <w:p w14:paraId="6AD586BD" w14:textId="77777777" w:rsidR="002C77F4" w:rsidRDefault="002C77F4">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659889 \h </w:instrText>
      </w:r>
      <w:r>
        <w:rPr>
          <w:noProof/>
        </w:rPr>
      </w:r>
      <w:r>
        <w:rPr>
          <w:noProof/>
        </w:rPr>
        <w:fldChar w:fldCharType="separate"/>
      </w:r>
      <w:r w:rsidR="0073691D">
        <w:rPr>
          <w:noProof/>
        </w:rPr>
        <w:t>69</w:t>
      </w:r>
      <w:r>
        <w:rPr>
          <w:noProof/>
        </w:rPr>
        <w:fldChar w:fldCharType="end"/>
      </w:r>
    </w:p>
    <w:p w14:paraId="1C9EE990" w14:textId="77777777" w:rsidR="002C77F4" w:rsidRDefault="002C77F4">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659890 \h </w:instrText>
      </w:r>
      <w:r>
        <w:rPr>
          <w:noProof/>
        </w:rPr>
      </w:r>
      <w:r>
        <w:rPr>
          <w:noProof/>
        </w:rPr>
        <w:fldChar w:fldCharType="separate"/>
      </w:r>
      <w:r w:rsidR="0073691D">
        <w:rPr>
          <w:noProof/>
        </w:rPr>
        <w:t>70</w:t>
      </w:r>
      <w:r>
        <w:rPr>
          <w:noProof/>
        </w:rPr>
        <w:fldChar w:fldCharType="end"/>
      </w:r>
    </w:p>
    <w:p w14:paraId="1772F82E" w14:textId="77777777" w:rsidR="002C77F4" w:rsidRDefault="002C77F4">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659891 \h </w:instrText>
      </w:r>
      <w:r>
        <w:rPr>
          <w:noProof/>
        </w:rPr>
      </w:r>
      <w:r>
        <w:rPr>
          <w:noProof/>
        </w:rPr>
        <w:fldChar w:fldCharType="separate"/>
      </w:r>
      <w:r w:rsidR="0073691D">
        <w:rPr>
          <w:noProof/>
        </w:rPr>
        <w:t>71</w:t>
      </w:r>
      <w:r>
        <w:rPr>
          <w:noProof/>
        </w:rPr>
        <w:fldChar w:fldCharType="end"/>
      </w:r>
    </w:p>
    <w:p w14:paraId="30A7BF66" w14:textId="77777777" w:rsidR="002C77F4" w:rsidRDefault="002C77F4">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659892 \h </w:instrText>
      </w:r>
      <w:r>
        <w:rPr>
          <w:noProof/>
        </w:rPr>
      </w:r>
      <w:r>
        <w:rPr>
          <w:noProof/>
        </w:rPr>
        <w:fldChar w:fldCharType="separate"/>
      </w:r>
      <w:r w:rsidR="0073691D">
        <w:rPr>
          <w:noProof/>
        </w:rPr>
        <w:t>72</w:t>
      </w:r>
      <w:r>
        <w:rPr>
          <w:noProof/>
        </w:rPr>
        <w:fldChar w:fldCharType="end"/>
      </w:r>
    </w:p>
    <w:p w14:paraId="2E6678DC" w14:textId="77777777" w:rsidR="002C77F4" w:rsidRDefault="002C77F4">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659893 \h </w:instrText>
      </w:r>
      <w:r>
        <w:rPr>
          <w:noProof/>
        </w:rPr>
      </w:r>
      <w:r>
        <w:rPr>
          <w:noProof/>
        </w:rPr>
        <w:fldChar w:fldCharType="separate"/>
      </w:r>
      <w:r w:rsidR="0073691D">
        <w:rPr>
          <w:noProof/>
        </w:rPr>
        <w:t>73</w:t>
      </w:r>
      <w:r>
        <w:rPr>
          <w:noProof/>
        </w:rPr>
        <w:fldChar w:fldCharType="end"/>
      </w:r>
    </w:p>
    <w:p w14:paraId="2C374A5E" w14:textId="77777777" w:rsidR="002C77F4" w:rsidRDefault="002C77F4">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659894 \h </w:instrText>
      </w:r>
      <w:r>
        <w:rPr>
          <w:noProof/>
        </w:rPr>
      </w:r>
      <w:r>
        <w:rPr>
          <w:noProof/>
        </w:rPr>
        <w:fldChar w:fldCharType="separate"/>
      </w:r>
      <w:r w:rsidR="0073691D">
        <w:rPr>
          <w:noProof/>
        </w:rPr>
        <w:t>74</w:t>
      </w:r>
      <w:r>
        <w:rPr>
          <w:noProof/>
        </w:rPr>
        <w:fldChar w:fldCharType="end"/>
      </w:r>
    </w:p>
    <w:p w14:paraId="602CC5B3" w14:textId="77777777" w:rsidR="002C77F4" w:rsidRDefault="002C77F4">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659895 \h </w:instrText>
      </w:r>
      <w:r>
        <w:rPr>
          <w:noProof/>
        </w:rPr>
      </w:r>
      <w:r>
        <w:rPr>
          <w:noProof/>
        </w:rPr>
        <w:fldChar w:fldCharType="separate"/>
      </w:r>
      <w:r w:rsidR="0073691D">
        <w:rPr>
          <w:noProof/>
        </w:rPr>
        <w:t>74</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9648138"/>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3"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7993B24D" w:rsidR="0068582A" w:rsidRDefault="00F163EC" w:rsidP="00CA4FD0">
      <w:pPr>
        <w:spacing w:line="360" w:lineRule="auto"/>
        <w:jc w:val="both"/>
        <w:rPr>
          <w:rFonts w:cs="Times New Roman"/>
        </w:rPr>
      </w:pPr>
      <w:r>
        <w:rPr>
          <w:rFonts w:cs="Times New Roman"/>
        </w:rPr>
        <w:t xml:space="preserve">OWL annotations are the main </w:t>
      </w:r>
      <w:r w:rsidR="009A4497">
        <w:rPr>
          <w:rFonts w:cs="Times New Roman"/>
        </w:rPr>
        <w:t>pillar</w:t>
      </w:r>
      <w:r w:rsidR="00BB18B7">
        <w:rPr>
          <w:rFonts w:cs="Times New Roman"/>
        </w:rPr>
        <w:t xml:space="preserve">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4"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w:t>
      </w:r>
      <w:proofErr w:type="gramStart"/>
      <w:r>
        <w:rPr>
          <w:rFonts w:cs="Times New Roman"/>
        </w:rPr>
        <w:t>re)usability</w:t>
      </w:r>
      <w:proofErr w:type="gramEnd"/>
      <w:r>
        <w:rPr>
          <w:rFonts w:cs="Times New Roman"/>
        </w:rPr>
        <w:t>,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5" w:name="_Toc267063311"/>
      <w:bookmarkStart w:id="16" w:name="_Toc269648139"/>
      <w:r w:rsidRPr="00F45A4F">
        <w:rPr>
          <w:rFonts w:cs="Times New Roman"/>
        </w:rPr>
        <w:t>DECLARATION</w:t>
      </w:r>
      <w:bookmarkEnd w:id="15"/>
      <w:bookmarkEnd w:id="16"/>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7" w:name="_Toc266441185"/>
      <w:bookmarkStart w:id="18" w:name="_Toc267063312"/>
      <w:bookmarkStart w:id="19" w:name="_Toc269648140"/>
      <w:r w:rsidRPr="00F45A4F">
        <w:rPr>
          <w:rFonts w:cs="Times New Roman"/>
        </w:rPr>
        <w:t>INTELLECTUAL PROPERTY STATEMENT</w:t>
      </w:r>
      <w:bookmarkEnd w:id="17"/>
      <w:bookmarkEnd w:id="18"/>
      <w:bookmarkEnd w:id="19"/>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20" w:name="_Toc266441186"/>
      <w:bookmarkStart w:id="21" w:name="_Toc267063313"/>
      <w:bookmarkStart w:id="22" w:name="_Toc269648141"/>
      <w:r w:rsidRPr="00F45A4F">
        <w:rPr>
          <w:rFonts w:cs="Times New Roman"/>
        </w:rPr>
        <w:t>ACKNOWLEDGMENT</w:t>
      </w:r>
      <w:bookmarkEnd w:id="20"/>
      <w:bookmarkEnd w:id="21"/>
      <w:bookmarkEnd w:id="22"/>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r w:rsidRPr="00EB2667">
        <w:rPr>
          <w:rFonts w:cs="Times New Roman"/>
        </w:rPr>
        <w:t>Bechhofer</w:t>
      </w:r>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Abdulrahman H</w:t>
      </w:r>
      <w:r w:rsidRPr="00C373B5">
        <w:rPr>
          <w:rFonts w:cs="Times New Roman"/>
        </w:rPr>
        <w:t>ussein</w:t>
      </w:r>
      <w:r>
        <w:rPr>
          <w:rFonts w:cs="Times New Roman"/>
        </w:rPr>
        <w:t xml:space="preserve">, </w:t>
      </w:r>
      <w:r w:rsidRPr="005A0E38">
        <w:rPr>
          <w:rFonts w:cs="Times New Roman"/>
        </w:rPr>
        <w:t>Phalecs Jagboro</w:t>
      </w:r>
      <w:r>
        <w:rPr>
          <w:rFonts w:cs="Times New Roman"/>
        </w:rPr>
        <w:t xml:space="preserve">, </w:t>
      </w:r>
      <w:r w:rsidRPr="005A0E38">
        <w:rPr>
          <w:rFonts w:cs="Times New Roman"/>
        </w:rPr>
        <w:t>Ruvin Yusubov</w:t>
      </w:r>
      <w:r>
        <w:rPr>
          <w:rFonts w:cs="Times New Roman"/>
        </w:rPr>
        <w:t xml:space="preserve">, </w:t>
      </w:r>
      <w:r w:rsidRPr="005A0E38">
        <w:rPr>
          <w:rFonts w:cs="Times New Roman"/>
        </w:rPr>
        <w:t xml:space="preserve">Elchin </w:t>
      </w:r>
      <w:r>
        <w:rPr>
          <w:rFonts w:cs="Times New Roman"/>
        </w:rPr>
        <w:t xml:space="preserve">Ismayilov, and </w:t>
      </w:r>
      <w:r w:rsidRPr="005A0E38">
        <w:rPr>
          <w:rFonts w:cs="Times New Roman"/>
        </w:rPr>
        <w:t xml:space="preserve">Atheer Algherairy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B9CB5C6"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wife Duaa for her continuous support and patience, my two sons Ahmed and Houd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3" w:name="_Toc269648142"/>
      <w:r w:rsidRPr="00F45A4F">
        <w:rPr>
          <w:rFonts w:cs="Times New Roman"/>
        </w:rPr>
        <w:t>INTRODUCTION</w:t>
      </w:r>
      <w:bookmarkEnd w:id="23"/>
    </w:p>
    <w:p w14:paraId="616506DC" w14:textId="77777777" w:rsidR="00D8049E" w:rsidRPr="00F45A4F" w:rsidRDefault="00D8049E" w:rsidP="00CA4FD0">
      <w:pPr>
        <w:pStyle w:val="Heading2"/>
        <w:spacing w:line="360" w:lineRule="auto"/>
      </w:pPr>
      <w:bookmarkStart w:id="24" w:name="_Toc267063315"/>
      <w:bookmarkStart w:id="25" w:name="_Toc269648143"/>
      <w:r w:rsidRPr="00F45A4F">
        <w:t>Motivation</w:t>
      </w:r>
      <w:bookmarkEnd w:id="24"/>
      <w:bookmarkEnd w:id="25"/>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6" w:name="_Toc267063316"/>
      <w:bookmarkStart w:id="27" w:name="_Toc269648144"/>
      <w:r w:rsidRPr="00F45A4F">
        <w:t>Aims</w:t>
      </w:r>
      <w:bookmarkEnd w:id="26"/>
      <w:bookmarkEnd w:id="27"/>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8" w:name="_Toc267063317"/>
      <w:bookmarkStart w:id="29" w:name="_Toc269648145"/>
      <w:r w:rsidRPr="00F45A4F">
        <w:t>Objectives</w:t>
      </w:r>
      <w:bookmarkEnd w:id="28"/>
      <w:bookmarkEnd w:id="29"/>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30" w:name="_Toc267063318"/>
      <w:bookmarkStart w:id="31" w:name="_Toc269648146"/>
      <w:r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648147"/>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w:t>
      </w:r>
      <w:proofErr w:type="gramStart"/>
      <w:r w:rsidR="00545D19">
        <w:t>is planed to be executed</w:t>
      </w:r>
      <w:proofErr w:type="gramEnd"/>
      <w:r w:rsidR="00545D19">
        <w:t xml:space="preserve">.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648148"/>
      <w:r>
        <w:rPr>
          <w:rFonts w:cs="Times New Roman"/>
        </w:rPr>
        <w:t>BACKGROUND</w:t>
      </w:r>
      <w:bookmarkEnd w:id="35"/>
    </w:p>
    <w:p w14:paraId="02DD478A" w14:textId="698F704B" w:rsidR="00DC4688" w:rsidRDefault="007A5605" w:rsidP="00CA4FD0">
      <w:pPr>
        <w:pStyle w:val="Heading2"/>
        <w:spacing w:line="360" w:lineRule="auto"/>
      </w:pPr>
      <w:bookmarkStart w:id="36" w:name="_Toc269648149"/>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73691D">
        <w:t xml:space="preserve">Figure </w:t>
      </w:r>
      <w:r w:rsidR="0073691D">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7" w:name="_Ref267744271"/>
      <w:bookmarkStart w:id="38" w:name="_Toc269659856"/>
      <w:r>
        <w:t xml:space="preserve">Figure </w:t>
      </w:r>
      <w:fldSimple w:instr=" SEQ Figure \* ARABIC ">
        <w:r w:rsidR="0073691D">
          <w:rPr>
            <w:noProof/>
          </w:rPr>
          <w:t>1</w:t>
        </w:r>
      </w:fldSimple>
      <w:bookmarkEnd w:id="37"/>
      <w:r>
        <w:t>: The structure of OWL 2 [11]</w:t>
      </w:r>
      <w:bookmarkEnd w:id="38"/>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3562B50A" w14:textId="49F8D1A5" w:rsidR="007A5605" w:rsidRDefault="007A5605" w:rsidP="00CA4FD0">
      <w:pPr>
        <w:pStyle w:val="Heading2"/>
        <w:spacing w:line="360" w:lineRule="auto"/>
      </w:pPr>
      <w:bookmarkStart w:id="39" w:name="_Ref268528780"/>
      <w:bookmarkStart w:id="40" w:name="_Toc269648150"/>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73691D">
        <w:t xml:space="preserve">Figure </w:t>
      </w:r>
      <w:r w:rsidR="0073691D">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9659857"/>
      <w:r>
        <w:t xml:space="preserve">Figure </w:t>
      </w:r>
      <w:fldSimple w:instr=" SEQ Figure \* ARABIC ">
        <w:r w:rsidR="0073691D">
          <w:rPr>
            <w:noProof/>
          </w:rPr>
          <w:t>2</w:t>
        </w:r>
      </w:fldSimple>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123413ED"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006A1F9F" w:rsidRPr="00A26F7F">
        <w:rPr>
          <w:rFonts w:cs="Times New Roman"/>
        </w:rPr>
        <w:t>existing</w:t>
      </w:r>
      <w:r w:rsidRPr="00A26F7F">
        <w:rPr>
          <w:rFonts w:cs="Times New Roman"/>
        </w:rPr>
        <w:t xml:space="preserve">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9648151"/>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32FDE874"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006A1F9F" w:rsidRPr="00A26F7F">
        <w:rPr>
          <w:rFonts w:cs="Times New Roman"/>
        </w:rPr>
        <w:t>homonyms, 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9648152"/>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6D6109EA"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r w:rsidR="006A1F9F">
        <w:rPr>
          <w:rFonts w:cs="Times New Roman"/>
        </w:rPr>
        <w:t>one, which</w:t>
      </w:r>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9648153"/>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73691D">
        <w:t xml:space="preserve">Figure </w:t>
      </w:r>
      <w:r w:rsidR="0073691D">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9659858"/>
      <w:r>
        <w:t xml:space="preserve">Figure </w:t>
      </w:r>
      <w:fldSimple w:instr=" SEQ Figure \* ARABIC ">
        <w:r w:rsidR="0073691D">
          <w:rPr>
            <w:noProof/>
          </w:rPr>
          <w:t>3</w:t>
        </w:r>
      </w:fldSimple>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2"/>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FB1957"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2"/>
    <w:p w14:paraId="6584C174" w14:textId="77777777" w:rsidR="000B553D" w:rsidRDefault="00891BD0" w:rsidP="00CA4FD0">
      <w:pPr>
        <w:spacing w:line="360" w:lineRule="auto"/>
        <w:jc w:val="both"/>
        <w:rPr>
          <w:rFonts w:cs="Times New Roman"/>
        </w:rPr>
      </w:pPr>
      <w:r>
        <w:rPr>
          <w:rStyle w:val="CommentReference"/>
        </w:rPr>
        <w:commentReference w:id="52"/>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3" w:name="_Toc269648154"/>
      <w:r w:rsidRPr="003E4D04">
        <w:t>Ontology Visual Querying</w:t>
      </w:r>
      <w:bookmarkEnd w:id="53"/>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4" w:name="_Toc269648155"/>
      <w:r w:rsidRPr="003E4D04">
        <w:t>The Manchester Pizza Finder</w:t>
      </w:r>
      <w:bookmarkEnd w:id="54"/>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5" w:name="_Toc269648156"/>
      <w:r>
        <w:t>Conclusio</w:t>
      </w:r>
      <w:r w:rsidR="00275357">
        <w:t>n</w:t>
      </w:r>
      <w:bookmarkEnd w:id="55"/>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73691D">
        <w:t xml:space="preserve">Figure </w:t>
      </w:r>
      <w:r w:rsidR="0073691D">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6" w:name="_Ref267744347"/>
      <w:bookmarkStart w:id="57" w:name="_Toc263247030"/>
      <w:bookmarkStart w:id="58" w:name="_Toc267740017"/>
      <w:bookmarkStart w:id="59" w:name="_Toc269659859"/>
      <w:r>
        <w:t xml:space="preserve">Figure </w:t>
      </w:r>
      <w:fldSimple w:instr=" SEQ Figure \* ARABIC ">
        <w:r w:rsidR="0073691D">
          <w:rPr>
            <w:noProof/>
          </w:rPr>
          <w:t>4</w:t>
        </w:r>
      </w:fldSimple>
      <w:bookmarkEnd w:id="56"/>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7"/>
      <w:bookmarkEnd w:id="58"/>
      <w:bookmarkEnd w:id="59"/>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0" w:name="_Toc269648157"/>
      <w:r w:rsidRPr="00456021">
        <w:rPr>
          <w:rFonts w:cs="Times New Roman"/>
        </w:rPr>
        <w:t>RESEARCH METHODS</w:t>
      </w:r>
      <w:bookmarkEnd w:id="60"/>
    </w:p>
    <w:p w14:paraId="08C3B8A6" w14:textId="5A70EC98" w:rsidR="00CB2CE1" w:rsidRPr="00C45231" w:rsidRDefault="00CB2CE1" w:rsidP="00CA4FD0">
      <w:pPr>
        <w:pStyle w:val="Heading2"/>
        <w:spacing w:line="360" w:lineRule="auto"/>
      </w:pPr>
      <w:bookmarkStart w:id="61" w:name="_Toc263601900"/>
      <w:bookmarkStart w:id="62" w:name="_Toc269648158"/>
      <w:r w:rsidRPr="00C45231">
        <w:t>Research Methodology</w:t>
      </w:r>
      <w:bookmarkEnd w:id="61"/>
      <w:bookmarkEnd w:id="62"/>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3" w:name="_Ref268063841"/>
      <w:r>
        <w:rPr>
          <w:rFonts w:cs="Times New Roman"/>
        </w:rPr>
        <w:t>Find specific sushi based on some ingredients choices. Include and exclude criteria for the ingredients are being used.</w:t>
      </w:r>
      <w:bookmarkEnd w:id="63"/>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4" w:name="_Toc263601901"/>
      <w:bookmarkStart w:id="65" w:name="_Toc269648159"/>
      <w:r w:rsidRPr="00C45231">
        <w:t>Requirement</w:t>
      </w:r>
      <w:r>
        <w:t>s</w:t>
      </w:r>
      <w:r w:rsidRPr="00C45231">
        <w:t xml:space="preserve"> Gathering</w:t>
      </w:r>
      <w:bookmarkEnd w:id="64"/>
      <w:r w:rsidR="00BC4E67">
        <w:t xml:space="preserve"> Stage</w:t>
      </w:r>
      <w:bookmarkEnd w:id="65"/>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6" w:name="_Toc263601902"/>
      <w:bookmarkStart w:id="67" w:name="_Toc269648160"/>
      <w:r w:rsidRPr="00240AED">
        <w:t>Background Study</w:t>
      </w:r>
      <w:bookmarkEnd w:id="66"/>
      <w:r w:rsidR="00BC4E67">
        <w:t xml:space="preserve"> Stage</w:t>
      </w:r>
      <w:bookmarkEnd w:id="67"/>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8" w:name="_Toc263601903"/>
      <w:bookmarkStart w:id="69" w:name="_Toc269648161"/>
      <w:r>
        <w:t>Development</w:t>
      </w:r>
      <w:r w:rsidRPr="00C45231">
        <w:t xml:space="preserve"> </w:t>
      </w:r>
      <w:bookmarkEnd w:id="68"/>
      <w:r w:rsidR="00112A0B">
        <w:t>Stage</w:t>
      </w:r>
      <w:bookmarkEnd w:id="69"/>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0" w:name="_Toc263601904"/>
      <w:bookmarkStart w:id="71" w:name="_Toc269648162"/>
      <w:r>
        <w:t xml:space="preserve">Testing </w:t>
      </w:r>
      <w:bookmarkEnd w:id="70"/>
      <w:r w:rsidR="001C0F77">
        <w:t>Stage</w:t>
      </w:r>
      <w:bookmarkEnd w:id="71"/>
    </w:p>
    <w:p w14:paraId="75A15CC4" w14:textId="642083CD"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r w:rsidR="006A1F9F">
        <w:rPr>
          <w:rFonts w:cs="Times New Roman"/>
        </w:rPr>
        <w:t>stories, which</w:t>
      </w:r>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2" w:name="_Toc263601905"/>
      <w:bookmarkStart w:id="73" w:name="_Toc269648163"/>
      <w:r w:rsidRPr="00E75F9E">
        <w:t xml:space="preserve">Review and Submission </w:t>
      </w:r>
      <w:bookmarkEnd w:id="72"/>
      <w:r w:rsidR="00474A60">
        <w:t>Stage</w:t>
      </w:r>
      <w:bookmarkEnd w:id="73"/>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4" w:name="_Ref268063849"/>
      <w:r>
        <w:rPr>
          <w:rFonts w:cs="Times New Roman"/>
        </w:rPr>
        <w:t>Initial report.</w:t>
      </w:r>
      <w:bookmarkEnd w:id="74"/>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5" w:name="_Toc263601907"/>
      <w:bookmarkStart w:id="76" w:name="_Ref269412831"/>
      <w:bookmarkStart w:id="77" w:name="_Toc269648164"/>
      <w:r w:rsidRPr="00C45231">
        <w:t>Project Deliverables</w:t>
      </w:r>
      <w:bookmarkEnd w:id="75"/>
      <w:bookmarkEnd w:id="76"/>
      <w:bookmarkEnd w:id="77"/>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78"/>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78"/>
      <w:r w:rsidR="00891BD0">
        <w:rPr>
          <w:rStyle w:val="CommentReference"/>
        </w:rPr>
        <w:commentReference w:id="78"/>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9" w:name="_Toc263601908"/>
      <w:bookmarkStart w:id="80" w:name="_Ref268962453"/>
      <w:bookmarkStart w:id="81" w:name="_Ref269236673"/>
      <w:bookmarkStart w:id="82" w:name="_Ref269313140"/>
      <w:bookmarkStart w:id="83" w:name="_Ref269313146"/>
      <w:bookmarkStart w:id="84" w:name="_Toc269648165"/>
      <w:r w:rsidRPr="00A26F7F">
        <w:t>Project Evaluation Plan</w:t>
      </w:r>
      <w:bookmarkEnd w:id="79"/>
      <w:bookmarkEnd w:id="80"/>
      <w:bookmarkEnd w:id="81"/>
      <w:bookmarkEnd w:id="82"/>
      <w:bookmarkEnd w:id="83"/>
      <w:bookmarkEnd w:id="84"/>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346113A8"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r w:rsidR="006A1F9F">
        <w:rPr>
          <w:rFonts w:cs="Times New Roman"/>
        </w:rPr>
        <w:t>configurations, which</w:t>
      </w:r>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5" w:name="_Toc263601909"/>
      <w:bookmarkStart w:id="86" w:name="_Toc269648166"/>
      <w:r w:rsidRPr="00A26F7F">
        <w:t>Project Tools</w:t>
      </w:r>
      <w:bookmarkEnd w:id="85"/>
      <w:bookmarkEnd w:id="86"/>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7" w:name="_Toc269648167"/>
      <w:r>
        <w:t>Conclusion</w:t>
      </w:r>
      <w:bookmarkEnd w:id="87"/>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88" w:name="_Toc269648168"/>
      <w:r>
        <w:t xml:space="preserve">SYSTEM </w:t>
      </w:r>
      <w:r w:rsidR="004B3685" w:rsidRPr="00F80FDB">
        <w:t>DESIGN</w:t>
      </w:r>
      <w:bookmarkEnd w:id="88"/>
    </w:p>
    <w:p w14:paraId="1CBF0C4A" w14:textId="0981F9C4" w:rsidR="00575A80" w:rsidRDefault="00E64261" w:rsidP="00CA4FD0">
      <w:pPr>
        <w:spacing w:line="360" w:lineRule="auto"/>
        <w:jc w:val="both"/>
      </w:pPr>
      <w:r>
        <w:t xml:space="preserve">This chapter provides details about the design process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73691D">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r w:rsidR="006A1F9F">
        <w:t>ontology, which</w:t>
      </w:r>
      <w:r w:rsidR="00464DE1">
        <w:t xml:space="preserve"> is based on a sushi menu.</w:t>
      </w:r>
    </w:p>
    <w:p w14:paraId="0CD21F32" w14:textId="77777777" w:rsidR="00990ED1" w:rsidRDefault="00990ED1" w:rsidP="00990ED1">
      <w:pPr>
        <w:pStyle w:val="Heading2"/>
        <w:spacing w:line="360" w:lineRule="auto"/>
      </w:pPr>
      <w:bookmarkStart w:id="89" w:name="_Toc269648169"/>
      <w:r>
        <w:t>User Interface Design</w:t>
      </w:r>
      <w:bookmarkEnd w:id="89"/>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rsidR="0073691D">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22F848BB" w14:textId="77777777" w:rsidR="00692FF9" w:rsidRDefault="0027177E" w:rsidP="00692FF9">
      <w:pPr>
        <w:keepNext/>
        <w:jc w:val="center"/>
      </w:pPr>
      <w:r>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13961845" w:rsidR="00990ED1" w:rsidRDefault="00692FF9" w:rsidP="001C4A02">
      <w:pPr>
        <w:pStyle w:val="Caption"/>
        <w:spacing w:line="360" w:lineRule="auto"/>
        <w:jc w:val="center"/>
      </w:pPr>
      <w:bookmarkStart w:id="90" w:name="_Ref269559891"/>
      <w:bookmarkStart w:id="91" w:name="_Toc269659860"/>
      <w:r>
        <w:t xml:space="preserve">Figure </w:t>
      </w:r>
      <w:fldSimple w:instr=" SEQ Figure \* ARABIC ">
        <w:r w:rsidR="0073691D">
          <w:rPr>
            <w:noProof/>
          </w:rPr>
          <w:t>5</w:t>
        </w:r>
      </w:fldSimple>
      <w:bookmarkEnd w:id="90"/>
      <w:r>
        <w:t>: Ontology Driven UI diagram</w:t>
      </w:r>
      <w:bookmarkEnd w:id="91"/>
    </w:p>
    <w:p w14:paraId="32C8480F" w14:textId="53F66EAD" w:rsidR="00990ED1" w:rsidRDefault="007E5DE3" w:rsidP="00990ED1">
      <w:pPr>
        <w:spacing w:line="360" w:lineRule="auto"/>
        <w:jc w:val="both"/>
      </w:pPr>
      <w:r>
        <w:fldChar w:fldCharType="begin"/>
      </w:r>
      <w:r>
        <w:instrText xml:space="preserve"> REF _Ref269559891 \h </w:instrText>
      </w:r>
      <w:r>
        <w:fldChar w:fldCharType="separate"/>
      </w:r>
      <w:r w:rsidR="0073691D">
        <w:t xml:space="preserve">Figure </w:t>
      </w:r>
      <w:r w:rsidR="0073691D">
        <w:rPr>
          <w:noProof/>
        </w:rPr>
        <w:t>5</w:t>
      </w:r>
      <w:r>
        <w:fldChar w:fldCharType="end"/>
      </w:r>
      <w:r>
        <w:t xml:space="preserve"> </w:t>
      </w:r>
      <w:r w:rsidR="00990ED1">
        <w:t xml:space="preserve">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rsidR="00990ED1">
        <w:fldChar w:fldCharType="begin"/>
      </w:r>
      <w:r w:rsidR="00990ED1">
        <w:instrText xml:space="preserve"> REF _Ref268063913 \r \h </w:instrText>
      </w:r>
      <w:r w:rsidR="00990ED1">
        <w:fldChar w:fldCharType="separate"/>
      </w:r>
      <w:r w:rsidR="0073691D">
        <w:t>4.3</w:t>
      </w:r>
      <w:r w:rsidR="00990ED1">
        <w:fldChar w:fldCharType="end"/>
      </w:r>
      <w:r w:rsidR="00990ED1">
        <w:t>,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w:t>
      </w:r>
      <w:r w:rsidR="006D7118">
        <w:t xml:space="preserve"> </w:t>
      </w:r>
      <w:r w:rsidR="006D7118">
        <w:fldChar w:fldCharType="begin"/>
      </w:r>
      <w:r w:rsidR="006D7118">
        <w:instrText xml:space="preserve"> REF _Ref269647731 \h </w:instrText>
      </w:r>
      <w:r w:rsidR="006D7118">
        <w:fldChar w:fldCharType="separate"/>
      </w:r>
      <w:r w:rsidR="0073691D">
        <w:t xml:space="preserve">Table </w:t>
      </w:r>
      <w:r w:rsidR="0073691D">
        <w:rPr>
          <w:noProof/>
        </w:rPr>
        <w:t>18</w:t>
      </w:r>
      <w:r w:rsidR="0073691D">
        <w:t>: Run 1 user story</w:t>
      </w:r>
      <w:r w:rsidR="006D7118">
        <w:fldChar w:fldCharType="end"/>
      </w:r>
      <w:r w:rsidR="006D7118">
        <w:t xml:space="preserve"> in the appendix</w:t>
      </w:r>
      <w:r w:rsidR="00990ED1">
        <w:t>. After getting the ontology location and open it, Ingredient class is retrieved by using a combination of two things: annotating the Ingredient class before hand using hasRole annotation property with the value “IngClass” as it mentioned in</w:t>
      </w:r>
      <w:r w:rsidR="00037AFD">
        <w:t xml:space="preserve"> </w:t>
      </w:r>
      <w:r w:rsidR="00037AFD">
        <w:fldChar w:fldCharType="begin"/>
      </w:r>
      <w:r w:rsidR="00037AFD">
        <w:instrText xml:space="preserve"> REF _Ref269647778 \h </w:instrText>
      </w:r>
      <w:r w:rsidR="00037AFD">
        <w:fldChar w:fldCharType="separate"/>
      </w:r>
      <w:r w:rsidR="0073691D">
        <w:t xml:space="preserve">Table </w:t>
      </w:r>
      <w:r w:rsidR="0073691D">
        <w:rPr>
          <w:noProof/>
        </w:rPr>
        <w:t>19</w:t>
      </w:r>
      <w:r w:rsidR="0073691D">
        <w:t>: Run 2 user story</w:t>
      </w:r>
      <w:r w:rsidR="00037AFD">
        <w:fldChar w:fldCharType="end"/>
      </w:r>
      <w:r w:rsidR="00990ED1">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0DA46438" w14:textId="77777777" w:rsidR="00E149D1" w:rsidRDefault="00E97250" w:rsidP="005D7272">
      <w:pPr>
        <w:pStyle w:val="Caption"/>
        <w:keepNext/>
        <w:spacing w:after="0"/>
        <w:jc w:val="center"/>
      </w:pPr>
      <w:r>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1801BF86" w:rsidR="00990ED1" w:rsidRDefault="00E149D1" w:rsidP="00E149D1">
      <w:pPr>
        <w:pStyle w:val="Caption"/>
        <w:spacing w:line="360" w:lineRule="auto"/>
        <w:jc w:val="center"/>
      </w:pPr>
      <w:bookmarkStart w:id="92" w:name="_Ref269561817"/>
      <w:bookmarkStart w:id="93" w:name="_Toc269659861"/>
      <w:r>
        <w:t xml:space="preserve">Figure </w:t>
      </w:r>
      <w:fldSimple w:instr=" SEQ Figure \* ARABIC ">
        <w:r w:rsidR="0073691D">
          <w:rPr>
            <w:noProof/>
          </w:rPr>
          <w:t>6</w:t>
        </w:r>
      </w:fldSimple>
      <w:bookmarkEnd w:id="92"/>
      <w:r>
        <w:t>: Three main things to run different ontologies</w:t>
      </w:r>
      <w:bookmarkEnd w:id="93"/>
    </w:p>
    <w:p w14:paraId="2429412F" w14:textId="245B9D77" w:rsidR="00990ED1" w:rsidRDefault="00990ED1" w:rsidP="00990ED1">
      <w:pPr>
        <w:spacing w:line="360" w:lineRule="auto"/>
        <w:jc w:val="both"/>
      </w:pPr>
      <w:r>
        <w:t xml:space="preserve">While </w:t>
      </w:r>
      <w:r w:rsidR="00D26BDA">
        <w:fldChar w:fldCharType="begin"/>
      </w:r>
      <w:r w:rsidR="00D26BDA">
        <w:instrText xml:space="preserve"> REF _Ref269559891 \h </w:instrText>
      </w:r>
      <w:r w:rsidR="00D26BDA">
        <w:fldChar w:fldCharType="separate"/>
      </w:r>
      <w:r w:rsidR="0073691D">
        <w:t xml:space="preserve">Figure </w:t>
      </w:r>
      <w:r w:rsidR="0073691D">
        <w:rPr>
          <w:noProof/>
        </w:rPr>
        <w:t>5</w:t>
      </w:r>
      <w:r w:rsidR="00D26BDA">
        <w:fldChar w:fldCharType="end"/>
      </w:r>
      <w:r w:rsidR="00D26BDA">
        <w:t xml:space="preserve"> </w:t>
      </w:r>
      <w:r>
        <w:t xml:space="preserve">shows how to display the ingredient class to the user by annotating it using hasRole annotation property. </w:t>
      </w:r>
      <w:r w:rsidR="007527AB">
        <w:fldChar w:fldCharType="begin"/>
      </w:r>
      <w:r w:rsidR="007527AB">
        <w:instrText xml:space="preserve"> REF _Ref269561817 \h </w:instrText>
      </w:r>
      <w:r w:rsidR="007527AB">
        <w:fldChar w:fldCharType="separate"/>
      </w:r>
      <w:r w:rsidR="0073691D">
        <w:t xml:space="preserve">Figure </w:t>
      </w:r>
      <w:r w:rsidR="0073691D">
        <w:rPr>
          <w:noProof/>
        </w:rPr>
        <w:t>6</w:t>
      </w:r>
      <w:r w:rsidR="007527AB">
        <w:fldChar w:fldCharType="end"/>
      </w:r>
      <w:r w:rsidR="007527AB">
        <w:t xml:space="preserve"> </w:t>
      </w:r>
      <w:r>
        <w:t>illustrates the idea of running different ontologies using the UI. The UI needs more information than just an ingredient class to preform queries and gets results. As it mentioned in</w:t>
      </w:r>
      <w:r w:rsidR="005D60B6">
        <w:t xml:space="preserve"> </w:t>
      </w:r>
      <w:r w:rsidR="005D60B6">
        <w:fldChar w:fldCharType="begin"/>
      </w:r>
      <w:r w:rsidR="005D60B6">
        <w:instrText xml:space="preserve"> REF _Ref269647827 \h </w:instrText>
      </w:r>
      <w:r w:rsidR="005D60B6">
        <w:fldChar w:fldCharType="separate"/>
      </w:r>
      <w:r w:rsidR="0073691D">
        <w:t xml:space="preserve">Table </w:t>
      </w:r>
      <w:r w:rsidR="0073691D">
        <w:rPr>
          <w:noProof/>
        </w:rPr>
        <w:t>19</w:t>
      </w:r>
      <w:r w:rsidR="0073691D">
        <w:t>: Run 2 user story</w:t>
      </w:r>
      <w:r w:rsidR="005D60B6">
        <w:fldChar w:fldCharType="end"/>
      </w:r>
      <w:r>
        <w:t xml:space="preserve"> and it is shown in</w:t>
      </w:r>
      <w:r w:rsidR="007527AB">
        <w:t xml:space="preserve"> </w:t>
      </w:r>
      <w:r w:rsidR="007527AB">
        <w:fldChar w:fldCharType="begin"/>
      </w:r>
      <w:r w:rsidR="007527AB">
        <w:instrText xml:space="preserve"> REF _Ref269561817 \h </w:instrText>
      </w:r>
      <w:r w:rsidR="007527AB">
        <w:fldChar w:fldCharType="separate"/>
      </w:r>
      <w:r w:rsidR="0073691D">
        <w:t xml:space="preserve">Figure </w:t>
      </w:r>
      <w:r w:rsidR="0073691D">
        <w:rPr>
          <w:noProof/>
        </w:rPr>
        <w:t>6</w:t>
      </w:r>
      <w:r w:rsidR="007527AB">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24D0B7D0" w:rsidR="00990ED1" w:rsidRDefault="00990ED1" w:rsidP="00990ED1">
      <w:pPr>
        <w:spacing w:line="360" w:lineRule="auto"/>
        <w:jc w:val="both"/>
      </w:pPr>
      <w:r>
        <w:t>As it stated in</w:t>
      </w:r>
      <w:r w:rsidR="000458DE">
        <w:t xml:space="preserve"> </w:t>
      </w:r>
      <w:r w:rsidR="000458DE">
        <w:fldChar w:fldCharType="begin"/>
      </w:r>
      <w:r w:rsidR="000458DE">
        <w:instrText xml:space="preserve"> REF _Ref269647857 \h </w:instrText>
      </w:r>
      <w:r w:rsidR="000458DE">
        <w:fldChar w:fldCharType="separate"/>
      </w:r>
      <w:r w:rsidR="0073691D">
        <w:t xml:space="preserve">Table </w:t>
      </w:r>
      <w:r w:rsidR="0073691D">
        <w:rPr>
          <w:noProof/>
        </w:rPr>
        <w:t>21</w:t>
      </w:r>
      <w:r w:rsidR="0073691D">
        <w:t>: Language user story</w:t>
      </w:r>
      <w:r w:rsidR="000458DE">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55405CEB" w:rsidR="00990ED1" w:rsidRDefault="0026439C" w:rsidP="00990ED1">
      <w:pPr>
        <w:keepNext/>
        <w:jc w:val="center"/>
      </w:pPr>
      <w:r>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4" w:name="_Ref268178360"/>
      <w:bookmarkStart w:id="95" w:name="_Ref268178354"/>
      <w:bookmarkStart w:id="96" w:name="_Toc269659862"/>
      <w:r>
        <w:t xml:space="preserve">Figure </w:t>
      </w:r>
      <w:fldSimple w:instr=" SEQ Figure \* ARABIC ">
        <w:r w:rsidR="0073691D">
          <w:rPr>
            <w:noProof/>
          </w:rPr>
          <w:t>7</w:t>
        </w:r>
      </w:fldSimple>
      <w:bookmarkEnd w:id="94"/>
      <w:r>
        <w:t>: Filter annotation</w:t>
      </w:r>
      <w:bookmarkEnd w:id="95"/>
      <w:bookmarkEnd w:id="96"/>
    </w:p>
    <w:p w14:paraId="63D968CE" w14:textId="11871AB7" w:rsidR="00990ED1" w:rsidRDefault="00990ED1" w:rsidP="00990ED1">
      <w:pPr>
        <w:spacing w:line="360" w:lineRule="auto"/>
        <w:jc w:val="both"/>
      </w:pPr>
      <w:r>
        <w:fldChar w:fldCharType="begin"/>
      </w:r>
      <w:r>
        <w:instrText xml:space="preserve"> REF _Ref268178360 \h </w:instrText>
      </w:r>
      <w:r>
        <w:fldChar w:fldCharType="separate"/>
      </w:r>
      <w:r w:rsidR="0073691D">
        <w:t xml:space="preserve">Figure </w:t>
      </w:r>
      <w:r w:rsidR="0073691D">
        <w:rPr>
          <w:noProof/>
        </w:rPr>
        <w:t>7</w:t>
      </w:r>
      <w:r>
        <w:fldChar w:fldCharType="end"/>
      </w:r>
      <w:r>
        <w:t xml:space="preserve"> shows the design of adding filters to the tree view within the tool. As stated in</w:t>
      </w:r>
      <w:r w:rsidR="00C34A10">
        <w:t xml:space="preserve"> </w:t>
      </w:r>
      <w:r w:rsidR="00C34A10">
        <w:fldChar w:fldCharType="begin"/>
      </w:r>
      <w:r w:rsidR="00C34A10">
        <w:instrText xml:space="preserve"> REF _Ref269647883 \h </w:instrText>
      </w:r>
      <w:r w:rsidR="00C34A10">
        <w:fldChar w:fldCharType="separate"/>
      </w:r>
      <w:r w:rsidR="0073691D">
        <w:t xml:space="preserve">Table </w:t>
      </w:r>
      <w:r w:rsidR="0073691D">
        <w:rPr>
          <w:noProof/>
        </w:rPr>
        <w:t>22</w:t>
      </w:r>
      <w:r w:rsidR="0073691D">
        <w:t>: Tree View Filter user story</w:t>
      </w:r>
      <w:r w:rsidR="00C34A10">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w:t>
      </w:r>
      <w:r w:rsidR="00D52FC0">
        <w:t xml:space="preserve"> </w:t>
      </w:r>
      <w:r w:rsidR="00D52FC0">
        <w:fldChar w:fldCharType="begin"/>
      </w:r>
      <w:r w:rsidR="00D52FC0">
        <w:instrText xml:space="preserve"> REF _Ref269647907 \h </w:instrText>
      </w:r>
      <w:r w:rsidR="00D52FC0">
        <w:fldChar w:fldCharType="separate"/>
      </w:r>
      <w:r w:rsidR="0073691D">
        <w:t xml:space="preserve">Table </w:t>
      </w:r>
      <w:r w:rsidR="0073691D">
        <w:rPr>
          <w:noProof/>
        </w:rPr>
        <w:t>23</w:t>
      </w:r>
      <w:r w:rsidR="0073691D">
        <w:t>: List View Filter user story</w:t>
      </w:r>
      <w:r w:rsidR="00D52FC0">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25F83A7C" w:rsidR="00990ED1" w:rsidRDefault="00FB2628" w:rsidP="00990ED1">
      <w:pPr>
        <w:keepNext/>
        <w:jc w:val="center"/>
      </w:pPr>
      <w:r>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7" w:name="_Ref268347279"/>
      <w:bookmarkStart w:id="98" w:name="_Toc269659863"/>
      <w:r>
        <w:t xml:space="preserve">Figure </w:t>
      </w:r>
      <w:fldSimple w:instr=" SEQ Figure \* ARABIC ">
        <w:r w:rsidR="0073691D">
          <w:rPr>
            <w:noProof/>
          </w:rPr>
          <w:t>8</w:t>
        </w:r>
      </w:fldSimple>
      <w:bookmarkEnd w:id="97"/>
      <w:r>
        <w:t>: Facet design in the ontology</w:t>
      </w:r>
      <w:bookmarkEnd w:id="98"/>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73691D">
        <w:t xml:space="preserve">Figure </w:t>
      </w:r>
      <w:r w:rsidR="0073691D">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99" w:name="_Toc269648170"/>
      <w:r>
        <w:t>User Stories</w:t>
      </w:r>
      <w:bookmarkEnd w:id="99"/>
    </w:p>
    <w:p w14:paraId="1C0AF636" w14:textId="605E192A" w:rsidR="008A590B"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w:t>
      </w:r>
      <w:r w:rsidR="005B719C">
        <w:t xml:space="preserve"> </w:t>
      </w:r>
      <w:r w:rsidR="00076F76">
        <w:t>The user stori</w:t>
      </w:r>
      <w:r w:rsidR="008A590B">
        <w:t>es include the details in:</w:t>
      </w:r>
    </w:p>
    <w:p w14:paraId="273488EE" w14:textId="77777777" w:rsidR="008A590B" w:rsidRDefault="008A590B" w:rsidP="008A590B">
      <w:pPr>
        <w:pStyle w:val="ListParagraph"/>
        <w:numPr>
          <w:ilvl w:val="0"/>
          <w:numId w:val="9"/>
        </w:numPr>
        <w:spacing w:line="360" w:lineRule="auto"/>
        <w:jc w:val="both"/>
      </w:pPr>
      <w:r>
        <w:t>Accessing the tool.</w:t>
      </w:r>
    </w:p>
    <w:p w14:paraId="259BC9A4" w14:textId="77777777" w:rsidR="008A590B" w:rsidRDefault="008A590B" w:rsidP="008A590B">
      <w:pPr>
        <w:pStyle w:val="ListParagraph"/>
        <w:numPr>
          <w:ilvl w:val="0"/>
          <w:numId w:val="9"/>
        </w:numPr>
        <w:spacing w:line="360" w:lineRule="auto"/>
        <w:jc w:val="both"/>
      </w:pPr>
      <w:r>
        <w:t>Running the tool for the first time.</w:t>
      </w:r>
    </w:p>
    <w:p w14:paraId="529A1E45" w14:textId="175EED1F" w:rsidR="00A0559A" w:rsidRDefault="008A590B" w:rsidP="008A590B">
      <w:pPr>
        <w:pStyle w:val="ListParagraph"/>
        <w:numPr>
          <w:ilvl w:val="0"/>
          <w:numId w:val="9"/>
        </w:numPr>
        <w:spacing w:line="360" w:lineRule="auto"/>
        <w:jc w:val="both"/>
      </w:pPr>
      <w:r>
        <w:t>Later runs of the tool.</w:t>
      </w:r>
    </w:p>
    <w:p w14:paraId="2FBB8C30" w14:textId="5F6EB0AB" w:rsidR="008A590B" w:rsidRDefault="008A590B" w:rsidP="008A590B">
      <w:pPr>
        <w:pStyle w:val="ListParagraph"/>
        <w:numPr>
          <w:ilvl w:val="0"/>
          <w:numId w:val="9"/>
        </w:numPr>
        <w:spacing w:line="360" w:lineRule="auto"/>
        <w:jc w:val="both"/>
      </w:pPr>
      <w:r>
        <w:t xml:space="preserve">Having different view </w:t>
      </w:r>
      <w:r w:rsidR="006D1521">
        <w:t>of the tool.</w:t>
      </w:r>
    </w:p>
    <w:p w14:paraId="2E24184E" w14:textId="04A10F0E" w:rsidR="006D1521" w:rsidRDefault="006D1521" w:rsidP="008A590B">
      <w:pPr>
        <w:pStyle w:val="ListParagraph"/>
        <w:numPr>
          <w:ilvl w:val="0"/>
          <w:numId w:val="9"/>
        </w:numPr>
        <w:spacing w:line="360" w:lineRule="auto"/>
        <w:jc w:val="both"/>
      </w:pPr>
      <w:r>
        <w:t>Having different languages in the tool.</w:t>
      </w:r>
    </w:p>
    <w:p w14:paraId="347C8862" w14:textId="21439834" w:rsidR="006D1521" w:rsidRDefault="0020022E" w:rsidP="008A590B">
      <w:pPr>
        <w:pStyle w:val="ListParagraph"/>
        <w:numPr>
          <w:ilvl w:val="0"/>
          <w:numId w:val="9"/>
        </w:numPr>
        <w:spacing w:line="360" w:lineRule="auto"/>
        <w:jc w:val="both"/>
      </w:pPr>
      <w:r>
        <w:t>Filters in the tree view.</w:t>
      </w:r>
    </w:p>
    <w:p w14:paraId="3932C979" w14:textId="13221F25" w:rsidR="0020022E" w:rsidRDefault="0020022E" w:rsidP="008A590B">
      <w:pPr>
        <w:pStyle w:val="ListParagraph"/>
        <w:numPr>
          <w:ilvl w:val="0"/>
          <w:numId w:val="9"/>
        </w:numPr>
        <w:spacing w:line="360" w:lineRule="auto"/>
        <w:jc w:val="both"/>
      </w:pPr>
      <w:r>
        <w:t>Filter in the list view.</w:t>
      </w:r>
    </w:p>
    <w:p w14:paraId="6D8E9CCC" w14:textId="2FDD24C0" w:rsidR="0020022E" w:rsidRDefault="0020022E" w:rsidP="008A590B">
      <w:pPr>
        <w:pStyle w:val="ListParagraph"/>
        <w:numPr>
          <w:ilvl w:val="0"/>
          <w:numId w:val="9"/>
        </w:numPr>
        <w:spacing w:line="360" w:lineRule="auto"/>
        <w:jc w:val="both"/>
      </w:pPr>
      <w:r>
        <w:t>Querying in the tool.</w:t>
      </w:r>
    </w:p>
    <w:p w14:paraId="51D793AB" w14:textId="61AD9363" w:rsidR="0020022E" w:rsidRDefault="0020022E" w:rsidP="00A75A81">
      <w:pPr>
        <w:pStyle w:val="ListParagraph"/>
        <w:numPr>
          <w:ilvl w:val="0"/>
          <w:numId w:val="9"/>
        </w:numPr>
        <w:spacing w:after="240" w:line="360" w:lineRule="auto"/>
        <w:ind w:left="714" w:hanging="357"/>
        <w:contextualSpacing w:val="0"/>
        <w:jc w:val="both"/>
      </w:pPr>
      <w:r>
        <w:t>Having facets to narrow down the search result even further.</w:t>
      </w:r>
    </w:p>
    <w:p w14:paraId="227C122D" w14:textId="5CC7B044" w:rsidR="00990ED1" w:rsidRPr="00372545" w:rsidRDefault="000873E9" w:rsidP="00CA4FD0">
      <w:pPr>
        <w:spacing w:line="360" w:lineRule="auto"/>
        <w:jc w:val="both"/>
      </w:pPr>
      <w:r>
        <w:t xml:space="preserve">These user stories are demonstrated on the </w:t>
      </w:r>
      <w:r>
        <w:fldChar w:fldCharType="begin"/>
      </w:r>
      <w:r>
        <w:instrText xml:space="preserve"> REF _Ref269648203 \h </w:instrText>
      </w:r>
      <w:r>
        <w:fldChar w:fldCharType="separate"/>
      </w:r>
      <w:r w:rsidR="0073691D" w:rsidRPr="006D5C9B">
        <w:t>APPENDIX</w:t>
      </w:r>
      <w:r>
        <w:fldChar w:fldCharType="end"/>
      </w:r>
      <w:r w:rsidR="00B267AB">
        <w:t>.</w:t>
      </w:r>
    </w:p>
    <w:p w14:paraId="365B72E9" w14:textId="3BD33636" w:rsidR="00666919" w:rsidRDefault="00EF5760" w:rsidP="00CA4FD0">
      <w:pPr>
        <w:pStyle w:val="Heading2"/>
        <w:spacing w:line="360" w:lineRule="auto"/>
      </w:pPr>
      <w:bookmarkStart w:id="100" w:name="_Ref268063913"/>
      <w:bookmarkStart w:id="101" w:name="_Toc269648171"/>
      <w:r>
        <w:t>Sushi Ontology</w:t>
      </w:r>
      <w:r w:rsidR="00A83825">
        <w:t xml:space="preserve"> Design</w:t>
      </w:r>
      <w:bookmarkEnd w:id="100"/>
      <w:bookmarkEnd w:id="101"/>
    </w:p>
    <w:p w14:paraId="601275CD" w14:textId="3DE2E3B8" w:rsidR="001C6D61" w:rsidRDefault="00E22934" w:rsidP="00CA4FD0">
      <w:pPr>
        <w:spacing w:line="360" w:lineRule="auto"/>
        <w:jc w:val="both"/>
      </w:pPr>
      <w:r>
        <w:t>In this section,</w:t>
      </w:r>
      <w:r w:rsidR="009F5D30">
        <w:t xml:space="preserve"> an example of design of ontology that used with the tool is given. It</w:t>
      </w:r>
      <w:r>
        <w:t xml:space="preserve">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102" w:name="_Toc269648172"/>
      <w:r w:rsidRPr="00B951CD">
        <w:rPr>
          <w:rFonts w:cs="Times New Roman"/>
        </w:rPr>
        <w:t>Class Hierarchy</w:t>
      </w:r>
      <w:bookmarkEnd w:id="102"/>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03" w:name="_Ref267743703"/>
      <w:bookmarkStart w:id="104" w:name="_Toc269659864"/>
      <w:r>
        <w:t xml:space="preserve">Figure </w:t>
      </w:r>
      <w:fldSimple w:instr=" SEQ Figure \* ARABIC ">
        <w:r w:rsidR="0073691D">
          <w:rPr>
            <w:noProof/>
          </w:rPr>
          <w:t>9</w:t>
        </w:r>
      </w:fldSimple>
      <w:bookmarkEnd w:id="103"/>
      <w:r>
        <w:t>: Class Hierarchy of the sushi ontology</w:t>
      </w:r>
      <w:bookmarkEnd w:id="104"/>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73691D">
        <w:t xml:space="preserve">Figure </w:t>
      </w:r>
      <w:r w:rsidR="0073691D">
        <w:rPr>
          <w:noProof/>
        </w:rPr>
        <w:t>9</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05" w:name="_Toc269648173"/>
      <w:r w:rsidRPr="00B951CD">
        <w:rPr>
          <w:rFonts w:cs="Times New Roman"/>
        </w:rPr>
        <w:t>Properties</w:t>
      </w:r>
      <w:bookmarkEnd w:id="105"/>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06" w:name="_Ref267743782"/>
      <w:bookmarkStart w:id="107" w:name="_Toc269659865"/>
      <w:r>
        <w:t xml:space="preserve">Figure </w:t>
      </w:r>
      <w:fldSimple w:instr=" SEQ Figure \* ARABIC ">
        <w:r w:rsidR="0073691D">
          <w:rPr>
            <w:noProof/>
          </w:rPr>
          <w:t>10</w:t>
        </w:r>
      </w:fldSimple>
      <w:bookmarkEnd w:id="106"/>
      <w:r>
        <w:t>: Object properties of the sushi ontology</w:t>
      </w:r>
      <w:bookmarkEnd w:id="107"/>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73691D">
        <w:t xml:space="preserve">Figure </w:t>
      </w:r>
      <w:r w:rsidR="0073691D">
        <w:rPr>
          <w:noProof/>
        </w:rPr>
        <w:t>10</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gramStart"/>
      <w:r w:rsidR="00765A2F">
        <w:t>hasIngredient</w:t>
      </w:r>
      <w:proofErr w:type="gramEnd"/>
      <w:r w:rsidR="00765A2F">
        <w:t xml:space="preserve">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 xml:space="preserve">SushiIngredients and wither they are spicy, nonSpicy, sweet, or </w:t>
      </w:r>
      <w:proofErr w:type="gramStart"/>
      <w:r w:rsidR="00027578">
        <w:t>nonSweet</w:t>
      </w:r>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08" w:name="_Ref267743807"/>
      <w:bookmarkStart w:id="109" w:name="_Toc269659866"/>
      <w:r>
        <w:t xml:space="preserve">Figure </w:t>
      </w:r>
      <w:fldSimple w:instr=" SEQ Figure \* ARABIC ">
        <w:r w:rsidR="0073691D">
          <w:rPr>
            <w:noProof/>
          </w:rPr>
          <w:t>11</w:t>
        </w:r>
      </w:fldSimple>
      <w:bookmarkEnd w:id="108"/>
      <w:r>
        <w:t>: Data properties of the sushi ontology</w:t>
      </w:r>
      <w:bookmarkEnd w:id="109"/>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73691D">
        <w:t xml:space="preserve">Figure </w:t>
      </w:r>
      <w:r w:rsidR="0073691D">
        <w:rPr>
          <w:noProof/>
        </w:rPr>
        <w:t>11</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10" w:name="_Ref267743824"/>
      <w:bookmarkStart w:id="111" w:name="_Toc269659867"/>
      <w:r>
        <w:t xml:space="preserve">Figure </w:t>
      </w:r>
      <w:fldSimple w:instr=" SEQ Figure \* ARABIC ">
        <w:r w:rsidR="0073691D">
          <w:rPr>
            <w:noProof/>
          </w:rPr>
          <w:t>12</w:t>
        </w:r>
      </w:fldSimple>
      <w:bookmarkEnd w:id="110"/>
      <w:r>
        <w:t>: Annotations properties of the sushi ontology</w:t>
      </w:r>
      <w:bookmarkEnd w:id="111"/>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73691D">
        <w:t xml:space="preserve">Figure </w:t>
      </w:r>
      <w:r w:rsidR="0073691D">
        <w:rPr>
          <w:noProof/>
        </w:rPr>
        <w:t>12</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12" w:name="_Toc269648174"/>
      <w:r w:rsidRPr="00B951CD">
        <w:rPr>
          <w:rFonts w:cs="Times New Roman"/>
        </w:rPr>
        <w:t>Expressing Semantics</w:t>
      </w:r>
      <w:bookmarkEnd w:id="112"/>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13" w:name="_Ref267743853"/>
      <w:bookmarkStart w:id="114" w:name="_Toc269659868"/>
      <w:r>
        <w:t xml:space="preserve">Figure </w:t>
      </w:r>
      <w:fldSimple w:instr=" SEQ Figure \* ARABIC ">
        <w:r w:rsidR="0073691D">
          <w:rPr>
            <w:noProof/>
          </w:rPr>
          <w:t>13</w:t>
        </w:r>
      </w:fldSimple>
      <w:bookmarkEnd w:id="113"/>
      <w:r>
        <w:t>: Semantics of EggOmlete class</w:t>
      </w:r>
      <w:bookmarkEnd w:id="114"/>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73691D">
        <w:t xml:space="preserve">Figure </w:t>
      </w:r>
      <w:r w:rsidR="0073691D">
        <w:rPr>
          <w:noProof/>
        </w:rPr>
        <w:t>13</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15" w:name="_Ref267743873"/>
      <w:bookmarkStart w:id="116" w:name="_Toc269659869"/>
      <w:r>
        <w:t xml:space="preserve">Figure </w:t>
      </w:r>
      <w:fldSimple w:instr=" SEQ Figure \* ARABIC ">
        <w:r w:rsidR="0073691D">
          <w:rPr>
            <w:noProof/>
          </w:rPr>
          <w:t>14</w:t>
        </w:r>
      </w:fldSimple>
      <w:bookmarkEnd w:id="115"/>
      <w:r>
        <w:t>:Semantics of SpicyIng class</w:t>
      </w:r>
      <w:bookmarkEnd w:id="116"/>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73691D">
        <w:t xml:space="preserve">Figure </w:t>
      </w:r>
      <w:r w:rsidR="0073691D">
        <w:rPr>
          <w:noProof/>
        </w:rPr>
        <w:t>14</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17" w:name="_Ref267743899"/>
      <w:bookmarkStart w:id="118" w:name="_Toc269659870"/>
      <w:r>
        <w:t xml:space="preserve">Figure </w:t>
      </w:r>
      <w:fldSimple w:instr=" SEQ Figure \* ARABIC ">
        <w:r w:rsidR="0073691D">
          <w:rPr>
            <w:noProof/>
          </w:rPr>
          <w:t>15</w:t>
        </w:r>
      </w:fldSimple>
      <w:bookmarkEnd w:id="117"/>
      <w:r>
        <w:t>: Semantics of AvocadoMaki class</w:t>
      </w:r>
      <w:bookmarkEnd w:id="118"/>
    </w:p>
    <w:p w14:paraId="2ED2B9F9" w14:textId="490E8A70" w:rsidR="00C200B3" w:rsidRDefault="00C441E7" w:rsidP="00CA4FD0">
      <w:pPr>
        <w:spacing w:line="360" w:lineRule="auto"/>
        <w:jc w:val="both"/>
      </w:pPr>
      <w:r>
        <w:fldChar w:fldCharType="begin"/>
      </w:r>
      <w:r>
        <w:instrText xml:space="preserve"> REF _Ref267743899 \h </w:instrText>
      </w:r>
      <w:r>
        <w:fldChar w:fldCharType="separate"/>
      </w:r>
      <w:r w:rsidR="0073691D">
        <w:t xml:space="preserve">Figure </w:t>
      </w:r>
      <w:r w:rsidR="0073691D">
        <w:rPr>
          <w:noProof/>
        </w:rPr>
        <w:t>15</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w:t>
      </w:r>
      <w:proofErr w:type="gramStart"/>
      <w:r w:rsidR="00862813">
        <w:t>hasIngredient</w:t>
      </w:r>
      <w:proofErr w:type="gramEnd"/>
      <w:r w:rsidR="00862813">
        <w:t xml:space="preserve">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r w:rsidR="006A1F9F">
        <w:t>Rests of SushiIngredients’s subclasses are</w:t>
      </w:r>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73691D">
        <w:t xml:space="preserve">Figure </w:t>
      </w:r>
      <w:r w:rsidR="0073691D">
        <w:rPr>
          <w:noProof/>
        </w:rPr>
        <w:t>16</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73691D">
        <w:t xml:space="preserve">Figure </w:t>
      </w:r>
      <w:r w:rsidR="0073691D">
        <w:rPr>
          <w:noProof/>
        </w:rPr>
        <w:t>17</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73691D">
        <w:t xml:space="preserve">Figure </w:t>
      </w:r>
      <w:r w:rsidR="0073691D">
        <w:rPr>
          <w:noProof/>
        </w:rPr>
        <w:t>18</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73691D">
        <w:t xml:space="preserve">Figure </w:t>
      </w:r>
      <w:r w:rsidR="0073691D">
        <w:rPr>
          <w:noProof/>
        </w:rPr>
        <w:t>19</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19" w:name="_Ref267743977"/>
      <w:bookmarkStart w:id="120" w:name="_Toc269659871"/>
      <w:r>
        <w:t xml:space="preserve">Figure </w:t>
      </w:r>
      <w:fldSimple w:instr=" SEQ Figure \* ARABIC ">
        <w:r w:rsidR="0073691D">
          <w:rPr>
            <w:noProof/>
          </w:rPr>
          <w:t>16</w:t>
        </w:r>
      </w:fldSimple>
      <w:bookmarkEnd w:id="119"/>
      <w:r>
        <w:t>: Basic annotations diagram of sushi ontology</w:t>
      </w:r>
      <w:bookmarkEnd w:id="120"/>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21" w:name="_Ref267744028"/>
      <w:bookmarkStart w:id="122" w:name="_Toc269659872"/>
      <w:r>
        <w:t xml:space="preserve">Figure </w:t>
      </w:r>
      <w:fldSimple w:instr=" SEQ Figure \* ARABIC ">
        <w:r w:rsidR="0073691D">
          <w:rPr>
            <w:noProof/>
          </w:rPr>
          <w:t>17</w:t>
        </w:r>
      </w:fldSimple>
      <w:bookmarkEnd w:id="121"/>
      <w:r>
        <w:t>: hasRole annotation used in NamedSushi class</w:t>
      </w:r>
      <w:bookmarkEnd w:id="122"/>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73691D">
        <w:t xml:space="preserve">Figure </w:t>
      </w:r>
      <w:r w:rsidR="0073691D">
        <w:rPr>
          <w:noProof/>
        </w:rPr>
        <w:t>17</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23" w:name="_Ref267744039"/>
      <w:bookmarkStart w:id="124" w:name="_Toc269659873"/>
      <w:r>
        <w:t xml:space="preserve">Figure </w:t>
      </w:r>
      <w:fldSimple w:instr=" SEQ Figure \* ARABIC ">
        <w:r w:rsidR="0073691D">
          <w:rPr>
            <w:noProof/>
          </w:rPr>
          <w:t>18</w:t>
        </w:r>
      </w:fldSimple>
      <w:bookmarkEnd w:id="123"/>
      <w:r>
        <w:t>: hasRole annotation used in SushiIngredient class</w:t>
      </w:r>
      <w:bookmarkEnd w:id="124"/>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73691D">
        <w:t xml:space="preserve">Figure </w:t>
      </w:r>
      <w:r w:rsidR="0073691D">
        <w:rPr>
          <w:noProof/>
        </w:rPr>
        <w:t>18</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25" w:name="_Ref267744049"/>
      <w:bookmarkStart w:id="126" w:name="_Toc269659874"/>
      <w:r>
        <w:t xml:space="preserve">Figure </w:t>
      </w:r>
      <w:fldSimple w:instr=" SEQ Figure \* ARABIC ">
        <w:r w:rsidR="0073691D">
          <w:rPr>
            <w:noProof/>
          </w:rPr>
          <w:t>19</w:t>
        </w:r>
      </w:fldSimple>
      <w:bookmarkEnd w:id="125"/>
      <w:r>
        <w:t>: The use of hasRole annotation property in hasIngredient object property</w:t>
      </w:r>
      <w:bookmarkEnd w:id="126"/>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73691D">
        <w:t xml:space="preserve">Figure </w:t>
      </w:r>
      <w:r w:rsidR="0073691D">
        <w:rPr>
          <w:noProof/>
        </w:rPr>
        <w:t>19</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73691D">
        <w:t xml:space="preserve">Figure </w:t>
      </w:r>
      <w:r w:rsidR="0073691D">
        <w:rPr>
          <w:noProof/>
        </w:rPr>
        <w:t>20</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27" w:name="_Ref267745615"/>
      <w:bookmarkStart w:id="128" w:name="_Toc269659875"/>
      <w:r>
        <w:t xml:space="preserve">Figure </w:t>
      </w:r>
      <w:fldSimple w:instr=" SEQ Figure \* ARABIC ">
        <w:r w:rsidR="0073691D">
          <w:rPr>
            <w:noProof/>
          </w:rPr>
          <w:t>20</w:t>
        </w:r>
      </w:fldSimple>
      <w:bookmarkEnd w:id="127"/>
      <w:r>
        <w:t>: hasRole annotation property used to determine VeganIngredient as a filter</w:t>
      </w:r>
      <w:bookmarkEnd w:id="128"/>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73691D">
        <w:t xml:space="preserve">Figure </w:t>
      </w:r>
      <w:r w:rsidR="0073691D">
        <w:rPr>
          <w:noProof/>
        </w:rPr>
        <w:t>9</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73691D">
        <w:t xml:space="preserve">Figure </w:t>
      </w:r>
      <w:r w:rsidR="0073691D">
        <w:rPr>
          <w:noProof/>
        </w:rPr>
        <w:t>21</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73691D">
        <w:t xml:space="preserve">Figure </w:t>
      </w:r>
      <w:r w:rsidR="0073691D">
        <w:rPr>
          <w:noProof/>
        </w:rPr>
        <w:t>10</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29" w:name="_Ref267746329"/>
      <w:bookmarkStart w:id="130" w:name="_Toc269659876"/>
      <w:r>
        <w:t xml:space="preserve">Figure </w:t>
      </w:r>
      <w:fldSimple w:instr=" SEQ Figure \* ARABIC ">
        <w:r w:rsidR="0073691D">
          <w:rPr>
            <w:noProof/>
          </w:rPr>
          <w:t>21</w:t>
        </w:r>
      </w:fldSimple>
      <w:bookmarkEnd w:id="129"/>
      <w:r>
        <w:t>: Facets are determined in the ontology</w:t>
      </w:r>
      <w:bookmarkEnd w:id="130"/>
    </w:p>
    <w:p w14:paraId="6B57EA1E" w14:textId="77777777" w:rsidR="00A0559A" w:rsidRDefault="00A0559A" w:rsidP="00A0559A">
      <w:pPr>
        <w:pStyle w:val="Heading2"/>
        <w:spacing w:line="360" w:lineRule="auto"/>
      </w:pPr>
      <w:bookmarkStart w:id="131" w:name="_Toc269648175"/>
      <w:r>
        <w:t>Conclusion</w:t>
      </w:r>
      <w:bookmarkEnd w:id="131"/>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32" w:name="_Toc269648176"/>
      <w:r w:rsidRPr="00D46C40">
        <w:rPr>
          <w:rFonts w:cs="Times New Roman"/>
        </w:rPr>
        <w:t>IMPLEMENTATION</w:t>
      </w:r>
      <w:bookmarkEnd w:id="132"/>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33" w:name="_Toc269648177"/>
      <w:r>
        <w:t>User Interface Implementation</w:t>
      </w:r>
      <w:bookmarkEnd w:id="133"/>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34" w:name="_Toc269648178"/>
      <w:r>
        <w:t>Java</w:t>
      </w:r>
      <w:bookmarkEnd w:id="134"/>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0B241A6D"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consist of software part that lay on the top of the second </w:t>
      </w:r>
      <w:r w:rsidR="006A1F9F">
        <w:t>part, which</w:t>
      </w:r>
      <w:r w:rsidR="00EB30DA">
        <w:t xml:space="preserve">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35" w:name="_Toc269648179"/>
      <w:r>
        <w:t>Maven</w:t>
      </w:r>
      <w:bookmarkEnd w:id="135"/>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645D5D62"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r w:rsidR="006A1F9F">
        <w:t>a tool that simplifies</w:t>
      </w:r>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36" w:name="_Toc269648180"/>
      <w:r>
        <w:t>OWL API</w:t>
      </w:r>
      <w:bookmarkEnd w:id="136"/>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73691D">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37" w:name="_Toc269648181"/>
      <w:r>
        <w:t>Using Ontology Annotations</w:t>
      </w:r>
      <w:bookmarkEnd w:id="137"/>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71388F11" w:rsidR="00B21DC4" w:rsidRDefault="00B644C1" w:rsidP="001A7755">
      <w:pPr>
        <w:spacing w:line="360" w:lineRule="auto"/>
        <w:jc w:val="both"/>
      </w:pPr>
      <w:r>
        <w:t>The new finder uses the store configurations as annot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DB6089">
        <w:fldChar w:fldCharType="begin"/>
      </w:r>
      <w:r w:rsidR="00DB6089">
        <w:instrText xml:space="preserve"> REF _Ref269559891 \h </w:instrText>
      </w:r>
      <w:r w:rsidR="00DB6089">
        <w:fldChar w:fldCharType="separate"/>
      </w:r>
      <w:r w:rsidR="0073691D">
        <w:t xml:space="preserve">Figure </w:t>
      </w:r>
      <w:r w:rsidR="0073691D">
        <w:rPr>
          <w:noProof/>
        </w:rPr>
        <w:t>5</w:t>
      </w:r>
      <w:r w:rsidR="00DB6089">
        <w:fldChar w:fldCharType="end"/>
      </w:r>
      <w:r w:rsidR="00DB6089">
        <w:t xml:space="preserve"> </w:t>
      </w:r>
      <w:r w:rsidR="008F6C0B">
        <w:t>shows</w:t>
      </w:r>
      <w:r w:rsidR="00223FCC">
        <w:t>.</w:t>
      </w:r>
      <w:r w:rsidR="002561ED">
        <w:t xml:space="preserve"> </w:t>
      </w:r>
      <w:r w:rsidR="00541568">
        <w:t>According to</w:t>
      </w:r>
      <w:r w:rsidR="00B80701">
        <w:t xml:space="preserve"> </w:t>
      </w:r>
      <w:r w:rsidR="00B80701">
        <w:fldChar w:fldCharType="begin"/>
      </w:r>
      <w:r w:rsidR="00B80701">
        <w:instrText xml:space="preserve"> REF _Ref269561817 \h </w:instrText>
      </w:r>
      <w:r w:rsidR="00B80701">
        <w:fldChar w:fldCharType="separate"/>
      </w:r>
      <w:r w:rsidR="0073691D">
        <w:t xml:space="preserve">Figure </w:t>
      </w:r>
      <w:r w:rsidR="0073691D">
        <w:rPr>
          <w:noProof/>
        </w:rPr>
        <w:t>6</w:t>
      </w:r>
      <w:r w:rsidR="00B80701">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73691D">
        <w:t xml:space="preserve">Figure </w:t>
      </w:r>
      <w:r w:rsidR="0073691D">
        <w:rPr>
          <w:noProof/>
        </w:rPr>
        <w:t>20</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73691D">
        <w:t xml:space="preserve">Figure </w:t>
      </w:r>
      <w:r w:rsidR="0073691D">
        <w:rPr>
          <w:noProof/>
        </w:rPr>
        <w:t>21</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38" w:name="_Toc269648182"/>
      <w:r>
        <w:t>Iterative and Incremental Development</w:t>
      </w:r>
      <w:bookmarkEnd w:id="138"/>
    </w:p>
    <w:p w14:paraId="17317331" w14:textId="3A8C119F"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AD5FC9">
        <w:t>, configurations</w:t>
      </w:r>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to be able to run ontologies containing these configurations mentioned in</w:t>
      </w:r>
      <w:r w:rsidR="00B80701">
        <w:t xml:space="preserve"> </w:t>
      </w:r>
      <w:r w:rsidR="00B80701">
        <w:fldChar w:fldCharType="begin"/>
      </w:r>
      <w:r w:rsidR="00B80701">
        <w:instrText xml:space="preserve"> REF _Ref269561817 \h </w:instrText>
      </w:r>
      <w:r w:rsidR="00B80701">
        <w:fldChar w:fldCharType="separate"/>
      </w:r>
      <w:r w:rsidR="0073691D">
        <w:t xml:space="preserve">Figure </w:t>
      </w:r>
      <w:r w:rsidR="0073691D">
        <w:rPr>
          <w:noProof/>
        </w:rPr>
        <w:t>6</w:t>
      </w:r>
      <w:r w:rsidR="00B80701">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w:t>
      </w:r>
      <w:r w:rsidR="005E3C78">
        <w:t>and then</w:t>
      </w:r>
      <w:r w:rsidR="00A548D8">
        <w:t xml:space="preserve"> </w:t>
      </w:r>
      <w:r w:rsidR="00872496">
        <w:t>tool modified to find these facet</w:t>
      </w:r>
      <w:r w:rsidR="005E3C78">
        <w:t>s</w:t>
      </w:r>
      <w:r w:rsidR="00872496">
        <w:t xml:space="preserve">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w:t>
      </w:r>
      <w:proofErr w:type="gramStart"/>
      <w:r w:rsidR="00C37349">
        <w:t>After each i</w:t>
      </w:r>
      <w:r w:rsidR="000476E7">
        <w:t>teration</w:t>
      </w:r>
      <w:proofErr w:type="gramEnd"/>
      <w:r w:rsidR="000476E7">
        <w:t xml:space="preserve"> </w:t>
      </w:r>
      <w:r w:rsidR="0077304C">
        <w:t>a</w:t>
      </w:r>
      <w:r w:rsidR="000476E7">
        <w:t xml:space="preserve"> new working version of the tool was produced.</w:t>
      </w:r>
    </w:p>
    <w:p w14:paraId="359CD78E" w14:textId="6AA96EAB" w:rsidR="00E07030" w:rsidRDefault="00AD04ED" w:rsidP="00CB021A">
      <w:pPr>
        <w:pStyle w:val="Heading3"/>
        <w:spacing w:line="360" w:lineRule="auto"/>
        <w:jc w:val="both"/>
      </w:pPr>
      <w:bookmarkStart w:id="139" w:name="_Toc269648183"/>
      <w:r>
        <w:t>Upload Ontology to the Tool</w:t>
      </w:r>
      <w:bookmarkEnd w:id="139"/>
    </w:p>
    <w:p w14:paraId="2F8EBC13" w14:textId="4E08E092" w:rsidR="006A6F68" w:rsidRDefault="0084787B" w:rsidP="00CB021A">
      <w:pPr>
        <w:spacing w:line="360" w:lineRule="auto"/>
        <w:jc w:val="both"/>
      </w:pPr>
      <w:r>
        <w:t xml:space="preserve">Uploading ontology after being annotated is </w:t>
      </w:r>
      <w:r w:rsidR="00863DD2">
        <w:t>the first thing a user</w:t>
      </w:r>
      <w:r w:rsidR="008F5C8F">
        <w:t xml:space="preserve"> need</w:t>
      </w:r>
      <w:r w:rsidR="0077304C">
        <w:t>s</w:t>
      </w:r>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73691D">
        <w:t xml:space="preserve">Figure </w:t>
      </w:r>
      <w:r w:rsidR="0073691D">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73691D">
        <w:t xml:space="preserve">Figure </w:t>
      </w:r>
      <w:r w:rsidR="0073691D">
        <w:rPr>
          <w:noProof/>
        </w:rPr>
        <w:t>23</w:t>
      </w:r>
      <w:r w:rsidR="00750271">
        <w:fldChar w:fldCharType="end"/>
      </w:r>
      <w:r w:rsidR="00750271">
        <w:t xml:space="preserve"> demonstrates later runs after the first time. </w:t>
      </w:r>
      <w:r w:rsidR="00853502">
        <w:t xml:space="preserve">The </w:t>
      </w:r>
      <w:r w:rsidR="006C4CCD">
        <w:t>tool gets the information from the configuration file and displays</w:t>
      </w:r>
      <w:r w:rsidR="00405E41">
        <w:t xml:space="preserve"> it to the user. </w:t>
      </w:r>
      <w:r w:rsidR="007E0621">
        <w:t xml:space="preserve">Then it is </w:t>
      </w:r>
      <w:r w:rsidR="00375E23">
        <w:t xml:space="preserve">the </w:t>
      </w:r>
      <w:r w:rsidR="006C4CCD">
        <w:t>user chooses</w:t>
      </w:r>
      <w:r w:rsidR="007E0621">
        <w:t xml:space="preserve"> to modify </w:t>
      </w:r>
      <w:r w:rsidR="006C4CCD">
        <w:t>this</w:t>
      </w:r>
      <w:r w:rsidR="007E0621">
        <w:t xml:space="preserv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73691D">
        <w:t xml:space="preserve">Figure </w:t>
      </w:r>
      <w:r w:rsidR="0073691D">
        <w:rPr>
          <w:noProof/>
        </w:rPr>
        <w:t>22</w:t>
      </w:r>
      <w:r w:rsidR="001E202B">
        <w:fldChar w:fldCharType="end"/>
      </w:r>
      <w:r w:rsidR="001E202B">
        <w:t xml:space="preserve">. </w:t>
      </w:r>
      <w:r w:rsidR="00905C60">
        <w:t xml:space="preserve">However if the </w:t>
      </w:r>
      <w:r w:rsidR="006C4CCD">
        <w:t>user clicks</w:t>
      </w:r>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40" w:name="_Ref268628266"/>
      <w:bookmarkStart w:id="141" w:name="_Toc269659877"/>
      <w:r>
        <w:t xml:space="preserve">Figure </w:t>
      </w:r>
      <w:fldSimple w:instr=" SEQ Figure \* ARABIC ">
        <w:r w:rsidR="0073691D">
          <w:rPr>
            <w:noProof/>
          </w:rPr>
          <w:t>22</w:t>
        </w:r>
      </w:fldSimple>
      <w:bookmarkEnd w:id="140"/>
      <w:r>
        <w:t>: Tool's first run</w:t>
      </w:r>
      <w:bookmarkEnd w:id="141"/>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0EC6122D" w:rsidR="00CF2C13" w:rsidRPr="00CF2C13" w:rsidRDefault="00CF2C13" w:rsidP="00CF2C13">
      <w:pPr>
        <w:pStyle w:val="Caption"/>
        <w:spacing w:line="360" w:lineRule="auto"/>
        <w:jc w:val="center"/>
      </w:pPr>
      <w:bookmarkStart w:id="142" w:name="_Ref268628476"/>
      <w:bookmarkStart w:id="143" w:name="_Toc269659878"/>
      <w:r>
        <w:t xml:space="preserve">Figure </w:t>
      </w:r>
      <w:fldSimple w:instr=" SEQ Figure \* ARABIC ">
        <w:r w:rsidR="0073691D">
          <w:rPr>
            <w:noProof/>
          </w:rPr>
          <w:t>23</w:t>
        </w:r>
      </w:fldSimple>
      <w:bookmarkEnd w:id="142"/>
      <w:r>
        <w:t xml:space="preserve">: Tool's </w:t>
      </w:r>
      <w:r w:rsidR="006C4CCD">
        <w:t>later</w:t>
      </w:r>
      <w:r>
        <w:t xml:space="preserve"> runs</w:t>
      </w:r>
      <w:bookmarkEnd w:id="143"/>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44" w:name="_Toc269648184"/>
      <w:r>
        <w:t>The Tool run different Ontologies</w:t>
      </w:r>
      <w:bookmarkEnd w:id="144"/>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570D66CF"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both</w:t>
      </w:r>
      <w:r w:rsidR="0088022E">
        <w:t xml:space="preserve"> </w:t>
      </w:r>
      <w:r w:rsidR="0088022E">
        <w:fldChar w:fldCharType="begin"/>
      </w:r>
      <w:r w:rsidR="0088022E">
        <w:instrText xml:space="preserve"> REF _Ref269647942 \h </w:instrText>
      </w:r>
      <w:r w:rsidR="0088022E">
        <w:fldChar w:fldCharType="separate"/>
      </w:r>
      <w:r w:rsidR="0073691D">
        <w:t xml:space="preserve">Table </w:t>
      </w:r>
      <w:r w:rsidR="0073691D">
        <w:rPr>
          <w:noProof/>
        </w:rPr>
        <w:t>19</w:t>
      </w:r>
      <w:r w:rsidR="0073691D">
        <w:t>: Run 2 user story</w:t>
      </w:r>
      <w:r w:rsidR="0088022E">
        <w:fldChar w:fldCharType="end"/>
      </w:r>
      <w:r w:rsidR="000552ED">
        <w:t xml:space="preserve"> and</w:t>
      </w:r>
      <w:r w:rsidR="00006C7A">
        <w:t xml:space="preserve"> </w:t>
      </w:r>
      <w:r w:rsidR="00006C7A">
        <w:fldChar w:fldCharType="begin"/>
      </w:r>
      <w:r w:rsidR="00006C7A">
        <w:instrText xml:space="preserve"> REF _Ref269559891 \h </w:instrText>
      </w:r>
      <w:r w:rsidR="00006C7A">
        <w:fldChar w:fldCharType="separate"/>
      </w:r>
      <w:r w:rsidR="0073691D">
        <w:t xml:space="preserve">Figure </w:t>
      </w:r>
      <w:r w:rsidR="0073691D">
        <w:rPr>
          <w:noProof/>
        </w:rPr>
        <w:t>5</w:t>
      </w:r>
      <w:r w:rsidR="00006C7A">
        <w:fldChar w:fldCharType="end"/>
      </w:r>
      <w:r w:rsidR="00DC5AE8">
        <w:t>, if the ontology does not has these special annotations then the tool will not work</w:t>
      </w:r>
      <w:r w:rsidR="00425BE1">
        <w:t xml:space="preserve">. </w:t>
      </w:r>
      <w:r w:rsidR="009C15B6">
        <w:t xml:space="preserve">On running the tool, it first </w:t>
      </w:r>
      <w:r w:rsidR="006C4CCD">
        <w:t>searches</w:t>
      </w:r>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73691D">
        <w:t xml:space="preserve">Figure </w:t>
      </w:r>
      <w:r w:rsidR="0073691D">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t>
      </w:r>
      <w:r w:rsidR="006C4CCD">
        <w:t>runs</w:t>
      </w:r>
      <w:r w:rsidR="00D03967">
        <w:t xml:space="preserve"> </w:t>
      </w:r>
      <w:proofErr w:type="gramStart"/>
      <w:r w:rsidR="00D03967">
        <w:t>only one ontology</w:t>
      </w:r>
      <w:proofErr w:type="gramEnd"/>
      <w:r w:rsidR="00D03967">
        <w:t xml:space="preserve">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73691D">
        <w:t xml:space="preserve">Figure </w:t>
      </w:r>
      <w:r w:rsidR="0073691D">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73691D">
        <w:t xml:space="preserve">Figure </w:t>
      </w:r>
      <w:r w:rsidR="0073691D">
        <w:rPr>
          <w:noProof/>
        </w:rPr>
        <w:t>24</w:t>
      </w:r>
      <w:r w:rsidR="00963AC2">
        <w:fldChar w:fldCharType="end"/>
      </w:r>
      <w:r w:rsidR="00963AC2">
        <w:t xml:space="preserve"> and </w:t>
      </w:r>
      <w:r w:rsidR="00963AC2">
        <w:fldChar w:fldCharType="begin"/>
      </w:r>
      <w:r w:rsidR="00963AC2">
        <w:instrText xml:space="preserve"> REF _Ref268697213 \h </w:instrText>
      </w:r>
      <w:r w:rsidR="00963AC2">
        <w:fldChar w:fldCharType="separate"/>
      </w:r>
      <w:r w:rsidR="0073691D">
        <w:t xml:space="preserve">Figure </w:t>
      </w:r>
      <w:r w:rsidR="0073691D">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45" w:name="_Ref268696944"/>
      <w:bookmarkStart w:id="146" w:name="_Toc269659879"/>
      <w:r>
        <w:t xml:space="preserve">Figure </w:t>
      </w:r>
      <w:fldSimple w:instr=" SEQ Figure \* ARABIC ">
        <w:r w:rsidR="0073691D">
          <w:rPr>
            <w:noProof/>
          </w:rPr>
          <w:t>24</w:t>
        </w:r>
      </w:fldSimple>
      <w:bookmarkEnd w:id="145"/>
      <w:r>
        <w:t>: Sushi ontology ingredients</w:t>
      </w:r>
      <w:bookmarkEnd w:id="146"/>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47" w:name="_Ref268697213"/>
      <w:bookmarkStart w:id="148" w:name="_Toc269659880"/>
      <w:r>
        <w:t xml:space="preserve">Figure </w:t>
      </w:r>
      <w:fldSimple w:instr=" SEQ Figure \* ARABIC ">
        <w:r w:rsidR="0073691D">
          <w:rPr>
            <w:noProof/>
          </w:rPr>
          <w:t>25</w:t>
        </w:r>
      </w:fldSimple>
      <w:bookmarkEnd w:id="147"/>
      <w:r>
        <w:t>: Pizza ontology ingredients</w:t>
      </w:r>
      <w:bookmarkEnd w:id="148"/>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49" w:name="_Toc269648185"/>
      <w:r>
        <w:t>Filter Ingredients</w:t>
      </w:r>
      <w:bookmarkEnd w:id="149"/>
    </w:p>
    <w:p w14:paraId="0AB4FA9E" w14:textId="0B9E93AA" w:rsidR="00ED725C" w:rsidRDefault="00DF4CC7" w:rsidP="00DF2D1B">
      <w:pPr>
        <w:spacing w:line="360" w:lineRule="auto"/>
        <w:jc w:val="both"/>
      </w:pPr>
      <w:r>
        <w:fldChar w:fldCharType="begin"/>
      </w:r>
      <w:r>
        <w:instrText xml:space="preserve"> REF _Ref268696944 \h </w:instrText>
      </w:r>
      <w:r>
        <w:fldChar w:fldCharType="separate"/>
      </w:r>
      <w:r w:rsidR="0073691D">
        <w:t xml:space="preserve">Figure </w:t>
      </w:r>
      <w:r w:rsidR="0073691D">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w:t>
      </w:r>
      <w:r w:rsidR="00351A26">
        <w:t xml:space="preserve"> </w:t>
      </w:r>
      <w:r w:rsidR="00351A26">
        <w:fldChar w:fldCharType="begin"/>
      </w:r>
      <w:r w:rsidR="00351A26">
        <w:instrText xml:space="preserve"> REF _Ref269647966 \h </w:instrText>
      </w:r>
      <w:r w:rsidR="00351A26">
        <w:fldChar w:fldCharType="separate"/>
      </w:r>
      <w:r w:rsidR="0073691D">
        <w:t xml:space="preserve">Table </w:t>
      </w:r>
      <w:r w:rsidR="0073691D">
        <w:rPr>
          <w:noProof/>
        </w:rPr>
        <w:t>22</w:t>
      </w:r>
      <w:r w:rsidR="0073691D">
        <w:t>: Tree View Filter user story</w:t>
      </w:r>
      <w:r w:rsidR="00351A2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73691D">
        <w:t xml:space="preserve">Figure </w:t>
      </w:r>
      <w:r w:rsidR="0073691D">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w:t>
      </w:r>
      <w:r w:rsidR="00093D5C">
        <w:t>classes</w:t>
      </w:r>
      <w:r w:rsidR="008D25A7">
        <w:t xml:space="preserve">. </w:t>
      </w:r>
      <w:r w:rsidR="00C52F0E">
        <w:t>On starting the application</w:t>
      </w:r>
      <w:r w:rsidR="008F232A">
        <w:t xml:space="preserve">, </w:t>
      </w:r>
      <w:r w:rsidR="00960520">
        <w:t xml:space="preserve">the </w:t>
      </w:r>
      <w:r w:rsidR="00093D5C">
        <w:t>tool starts searching for classes with filter annotations in them and displays</w:t>
      </w:r>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50" w:name="_Ref268698127"/>
      <w:bookmarkStart w:id="151" w:name="_Toc269659881"/>
      <w:r>
        <w:t xml:space="preserve">Figure </w:t>
      </w:r>
      <w:fldSimple w:instr=" SEQ Figure \* ARABIC ">
        <w:r w:rsidR="0073691D">
          <w:rPr>
            <w:noProof/>
          </w:rPr>
          <w:t>26</w:t>
        </w:r>
      </w:fldSimple>
      <w:bookmarkEnd w:id="150"/>
      <w:r>
        <w:t xml:space="preserve">: </w:t>
      </w:r>
      <w:r w:rsidR="00093EE3">
        <w:t>Sushi o</w:t>
      </w:r>
      <w:r>
        <w:t>ntolo</w:t>
      </w:r>
      <w:r w:rsidR="00093EE3">
        <w:t>gy f</w:t>
      </w:r>
      <w:r>
        <w:t>ilters</w:t>
      </w:r>
      <w:bookmarkEnd w:id="151"/>
    </w:p>
    <w:p w14:paraId="1C275389" w14:textId="415DE7B3" w:rsidR="006A0807" w:rsidRDefault="006A0807" w:rsidP="006E132E">
      <w:pPr>
        <w:pStyle w:val="Heading3"/>
        <w:spacing w:line="360" w:lineRule="auto"/>
        <w:jc w:val="both"/>
      </w:pPr>
      <w:bookmarkStart w:id="152" w:name="_Toc269648186"/>
      <w:r>
        <w:t>Filter the Search Result</w:t>
      </w:r>
      <w:bookmarkEnd w:id="152"/>
    </w:p>
    <w:p w14:paraId="57B2C284" w14:textId="48BF5F65"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73691D">
        <w:t xml:space="preserve">Figure </w:t>
      </w:r>
      <w:r w:rsidR="0073691D">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as mentioned in</w:t>
      </w:r>
      <w:r w:rsidR="000D2CAE">
        <w:t xml:space="preserve"> </w:t>
      </w:r>
      <w:r w:rsidR="000D2CAE">
        <w:fldChar w:fldCharType="begin"/>
      </w:r>
      <w:r w:rsidR="000D2CAE">
        <w:instrText xml:space="preserve"> REF _Ref269647990 \h </w:instrText>
      </w:r>
      <w:r w:rsidR="000D2CAE">
        <w:fldChar w:fldCharType="separate"/>
      </w:r>
      <w:r w:rsidR="0073691D">
        <w:t xml:space="preserve">Table </w:t>
      </w:r>
      <w:r w:rsidR="0073691D">
        <w:rPr>
          <w:noProof/>
        </w:rPr>
        <w:t>25</w:t>
      </w:r>
      <w:r w:rsidR="0073691D">
        <w:t>: Facet user story</w:t>
      </w:r>
      <w:r w:rsidR="000D2CAE">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w:t>
      </w:r>
      <w:r w:rsidR="00093D5C">
        <w:t>property defines</w:t>
      </w:r>
      <w:r w:rsidR="0044316B">
        <w:t xml:space="preserve"> the role of the </w:t>
      </w:r>
      <w:r w:rsidR="00093D5C">
        <w:t>class that</w:t>
      </w:r>
      <w:r w:rsidR="0044316B">
        <w:t xml:space="preserve"> is facet, and hasProperty </w:t>
      </w:r>
      <w:r w:rsidR="00093D5C">
        <w:t>property determines</w:t>
      </w:r>
      <w:r w:rsidR="0044316B">
        <w:t xml:space="preserv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73691D">
        <w:t xml:space="preserve">Figure </w:t>
      </w:r>
      <w:r w:rsidR="0073691D">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r w:rsidR="00093D5C">
        <w:t>user chooses</w:t>
      </w:r>
      <w:r w:rsidR="00CB0744">
        <w:t xml:space="preserve"> all results, then the unfiltered results </w:t>
      </w:r>
      <w:r w:rsidR="00093D5C">
        <w:t>appear</w:t>
      </w:r>
      <w:r w:rsidR="00CB0744">
        <w:t>.</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53" w:name="_Ref268708326"/>
      <w:bookmarkStart w:id="154" w:name="_Toc269659882"/>
      <w:r>
        <w:t xml:space="preserve">Figure </w:t>
      </w:r>
      <w:fldSimple w:instr=" SEQ Figure \* ARABIC ">
        <w:r w:rsidR="0073691D">
          <w:rPr>
            <w:noProof/>
          </w:rPr>
          <w:t>27</w:t>
        </w:r>
      </w:fldSimple>
      <w:bookmarkEnd w:id="153"/>
      <w:r>
        <w:t>: No facet is specified</w:t>
      </w:r>
      <w:bookmarkEnd w:id="154"/>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55" w:name="_Ref268709716"/>
      <w:bookmarkStart w:id="156" w:name="_Ref268709688"/>
      <w:bookmarkStart w:id="157" w:name="_Toc269659883"/>
      <w:r>
        <w:t xml:space="preserve">Figure </w:t>
      </w:r>
      <w:fldSimple w:instr=" SEQ Figure \* ARABIC ">
        <w:r w:rsidR="0073691D">
          <w:rPr>
            <w:noProof/>
          </w:rPr>
          <w:t>28</w:t>
        </w:r>
      </w:fldSimple>
      <w:bookmarkEnd w:id="155"/>
      <w:r>
        <w:t>: Spicy face</w:t>
      </w:r>
      <w:bookmarkEnd w:id="156"/>
      <w:r w:rsidR="00117C09">
        <w:t>t</w:t>
      </w:r>
      <w:bookmarkEnd w:id="157"/>
    </w:p>
    <w:p w14:paraId="30B05169" w14:textId="1D7315CC" w:rsidR="006A0807" w:rsidRDefault="006A0807" w:rsidP="00DF2D1B">
      <w:pPr>
        <w:pStyle w:val="Heading3"/>
        <w:spacing w:line="360" w:lineRule="auto"/>
        <w:jc w:val="both"/>
      </w:pPr>
      <w:bookmarkStart w:id="158" w:name="_Toc269648187"/>
      <w:r>
        <w:t>Display and Switch Between languages</w:t>
      </w:r>
      <w:bookmarkEnd w:id="158"/>
    </w:p>
    <w:p w14:paraId="054967DC" w14:textId="35D657D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73691D">
        <w:t xml:space="preserve">Figure </w:t>
      </w:r>
      <w:r w:rsidR="0073691D">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73691D">
        <w:t xml:space="preserve">Figure </w:t>
      </w:r>
      <w:r w:rsidR="0073691D">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r w:rsidR="006A1F9F">
        <w:t>the selected</w:t>
      </w:r>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59" w:name="_Ref268766151"/>
      <w:bookmarkStart w:id="160" w:name="_Toc269659884"/>
      <w:r>
        <w:t xml:space="preserve">Figure </w:t>
      </w:r>
      <w:fldSimple w:instr=" SEQ Figure \* ARABIC ">
        <w:r w:rsidR="0073691D">
          <w:rPr>
            <w:noProof/>
          </w:rPr>
          <w:t>29</w:t>
        </w:r>
      </w:fldSimple>
      <w:bookmarkEnd w:id="159"/>
      <w:r>
        <w:t>: Shown available languages in the ontology</w:t>
      </w:r>
      <w:bookmarkEnd w:id="160"/>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427A63D2" w:rsidR="00117C09" w:rsidRPr="00117C09" w:rsidRDefault="00117C09" w:rsidP="00117C09">
      <w:pPr>
        <w:pStyle w:val="Caption"/>
        <w:spacing w:line="360" w:lineRule="auto"/>
        <w:jc w:val="center"/>
      </w:pPr>
      <w:bookmarkStart w:id="161" w:name="_Ref268767572"/>
      <w:bookmarkStart w:id="162" w:name="_Toc269659885"/>
      <w:r>
        <w:t xml:space="preserve">Figure </w:t>
      </w:r>
      <w:fldSimple w:instr=" SEQ Figure \* ARABIC ">
        <w:r w:rsidR="0073691D">
          <w:rPr>
            <w:noProof/>
          </w:rPr>
          <w:t>30</w:t>
        </w:r>
      </w:fldSimple>
      <w:bookmarkEnd w:id="161"/>
      <w:r>
        <w:t xml:space="preserve">: View </w:t>
      </w:r>
      <w:r w:rsidR="006A1F9F">
        <w:t>after</w:t>
      </w:r>
      <w:r>
        <w:t xml:space="preserve"> selecting French language</w:t>
      </w:r>
      <w:bookmarkEnd w:id="162"/>
    </w:p>
    <w:p w14:paraId="6317F0A0" w14:textId="4AEFF3B5" w:rsidR="006A0807" w:rsidRDefault="00D97CDA" w:rsidP="00AF2E11">
      <w:pPr>
        <w:pStyle w:val="Heading3"/>
        <w:spacing w:line="360" w:lineRule="auto"/>
        <w:jc w:val="both"/>
      </w:pPr>
      <w:bookmarkStart w:id="163" w:name="_Toc269648188"/>
      <w:r>
        <w:t>M</w:t>
      </w:r>
      <w:r w:rsidRPr="00D97CDA">
        <w:t>iscellaneous</w:t>
      </w:r>
      <w:bookmarkEnd w:id="163"/>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15B6E53F"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73691D">
        <w:t xml:space="preserve">Figure </w:t>
      </w:r>
      <w:r w:rsidR="0073691D">
        <w:rPr>
          <w:noProof/>
        </w:rPr>
        <w:t>30</w:t>
      </w:r>
      <w:r w:rsidR="00F70F92">
        <w:fldChar w:fldCharType="end"/>
      </w:r>
      <w:r w:rsidR="000A0F93">
        <w:t xml:space="preserve">, </w:t>
      </w:r>
      <w:r w:rsidR="009C31B3">
        <w:t xml:space="preserve">filters that are produced from the ontology </w:t>
      </w:r>
      <w:r w:rsidR="006A1F9F">
        <w:t>are</w:t>
      </w:r>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73691D">
        <w:t xml:space="preserve">Figure </w:t>
      </w:r>
      <w:r w:rsidR="0073691D">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64" w:name="_Ref268781288"/>
      <w:bookmarkStart w:id="165" w:name="_Toc269659886"/>
      <w:r>
        <w:t xml:space="preserve">Figure </w:t>
      </w:r>
      <w:fldSimple w:instr=" SEQ Figure \* ARABIC ">
        <w:r w:rsidR="0073691D">
          <w:rPr>
            <w:noProof/>
          </w:rPr>
          <w:t>31</w:t>
        </w:r>
      </w:fldSimple>
      <w:bookmarkEnd w:id="164"/>
      <w:r>
        <w:t>: List view</w:t>
      </w:r>
      <w:bookmarkEnd w:id="165"/>
    </w:p>
    <w:p w14:paraId="01377AFF" w14:textId="2C000D40"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73691D">
        <w:t xml:space="preserve">Figure </w:t>
      </w:r>
      <w:r w:rsidR="0073691D">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r w:rsidR="006A1F9F">
        <w:t>hand,</w:t>
      </w:r>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66" w:name="_Ref268783775"/>
      <w:bookmarkStart w:id="167" w:name="_Toc269659887"/>
      <w:r>
        <w:t xml:space="preserve">Figure </w:t>
      </w:r>
      <w:fldSimple w:instr=" SEQ Figure \* ARABIC ">
        <w:r w:rsidR="0073691D">
          <w:rPr>
            <w:noProof/>
          </w:rPr>
          <w:t>32</w:t>
        </w:r>
      </w:fldSimple>
      <w:bookmarkEnd w:id="166"/>
      <w:r>
        <w:t>: Change labels' &amp; buttons' text</w:t>
      </w:r>
      <w:bookmarkEnd w:id="167"/>
    </w:p>
    <w:p w14:paraId="68B9E1D8" w14:textId="020600A8" w:rsidR="004B79F8" w:rsidRDefault="004B79F8" w:rsidP="00AF2E11">
      <w:pPr>
        <w:pStyle w:val="Heading2"/>
        <w:spacing w:line="360" w:lineRule="auto"/>
        <w:jc w:val="both"/>
      </w:pPr>
      <w:bookmarkStart w:id="168" w:name="_Toc269648189"/>
      <w:r>
        <w:t>Limitations</w:t>
      </w:r>
      <w:bookmarkEnd w:id="168"/>
    </w:p>
    <w:p w14:paraId="434218BD" w14:textId="0C02EFAC"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r w:rsidR="006A1F9F">
        <w:t>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4EC5206A" w14:textId="77777777" w:rsidR="00F6506F" w:rsidRDefault="00B06A5F" w:rsidP="00F6506F">
      <w:pPr>
        <w:pStyle w:val="ListParagraph"/>
        <w:numPr>
          <w:ilvl w:val="0"/>
          <w:numId w:val="36"/>
        </w:numPr>
        <w:spacing w:after="240" w:line="360" w:lineRule="auto"/>
        <w:ind w:left="714" w:hanging="357"/>
        <w:jc w:val="both"/>
      </w:pPr>
      <w:r>
        <w:t>OWL</w:t>
      </w:r>
      <w:r w:rsidR="002E750B">
        <w:t xml:space="preserve"> annotations.</w:t>
      </w:r>
    </w:p>
    <w:p w14:paraId="5225A167" w14:textId="77777777" w:rsidR="0073691D"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r w:rsidR="006A1F9F">
        <w:t>class that</w:t>
      </w:r>
      <w:r w:rsidR="0067201F">
        <w:t xml:space="preserve"> is created and defined by the ontology developer, and unnamed </w:t>
      </w:r>
      <w:r w:rsidR="006A1F9F">
        <w:t>class that</w:t>
      </w:r>
      <w:r w:rsidR="0067201F">
        <w:t xml:space="preserve"> is a class expression.</w:t>
      </w:r>
      <w:r w:rsidR="00E35770">
        <w:t xml:space="preserve"> </w:t>
      </w:r>
      <w:r w:rsidR="00295CCC">
        <w:t>The</w:t>
      </w:r>
      <w:r w:rsidR="00E35770">
        <w:t xml:space="preserve"> best use of filters is with unnamed classes since the named one </w:t>
      </w:r>
      <w:r w:rsidR="006A1F9F">
        <w:t>is</w:t>
      </w:r>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r w:rsidR="006A1F9F">
        <w:t>filters</w:t>
      </w:r>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6B7948">
        <w:t xml:space="preserve"> in </w:t>
      </w:r>
      <w:r w:rsidR="004F4F4C">
        <w:fldChar w:fldCharType="begin"/>
      </w:r>
      <w:r w:rsidR="004F4F4C">
        <w:instrText xml:space="preserve"> REF _Ref268810612 \h </w:instrText>
      </w:r>
      <w:r w:rsidR="004F4F4C">
        <w:fldChar w:fldCharType="separate"/>
      </w:r>
      <w:r w:rsidR="0073691D">
        <w:rPr>
          <w:noProof/>
        </w:rPr>
        <w:drawing>
          <wp:inline distT="0" distB="0" distL="0" distR="0" wp14:anchorId="1EC06D14" wp14:editId="09658B19">
            <wp:extent cx="5270500" cy="3338195"/>
            <wp:effectExtent l="25400" t="25400" r="38100" b="146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50F84313" w:rsidR="00DF7889" w:rsidRDefault="0073691D" w:rsidP="00F6506F">
      <w:pPr>
        <w:spacing w:after="240"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r w:rsidR="006B7948">
        <w:t>user sees</w:t>
      </w:r>
      <w:r w:rsidR="00A07475">
        <w:t xml:space="preserve"> the filter as filter</w:t>
      </w:r>
      <w:r w:rsidR="006B7948">
        <w:t xml:space="preserve"> option</w:t>
      </w:r>
      <w:r w:rsidR="00A07475">
        <w:t xml:space="preserve"> and as a class</w:t>
      </w:r>
      <w:r w:rsidR="006B7948">
        <w:t xml:space="preserve"> in the ingredients hierarchy</w:t>
      </w:r>
      <w:r w:rsidR="00A07475">
        <w:t>.</w:t>
      </w:r>
    </w:p>
    <w:p w14:paraId="10AC6B13" w14:textId="61373A32" w:rsidR="00E841FC" w:rsidRDefault="004A056F" w:rsidP="00A04BAE">
      <w:pPr>
        <w:keepNext/>
        <w:spacing w:after="120"/>
        <w:jc w:val="center"/>
      </w:pPr>
      <w:bookmarkStart w:id="169"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70" w:name="_Toc269659888"/>
      <w:r>
        <w:t xml:space="preserve">Figure </w:t>
      </w:r>
      <w:fldSimple w:instr=" SEQ Figure \* ARABIC ">
        <w:r w:rsidR="0073691D">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70"/>
      <w:r w:rsidR="008B481F">
        <w:fldChar w:fldCharType="end"/>
      </w:r>
      <w:bookmarkEnd w:id="169"/>
    </w:p>
    <w:p w14:paraId="3BA55733" w14:textId="77777777" w:rsidR="00C64562" w:rsidRDefault="003B77D1" w:rsidP="00870B86">
      <w:pPr>
        <w:pStyle w:val="Heading2"/>
        <w:spacing w:line="360" w:lineRule="auto"/>
        <w:jc w:val="both"/>
      </w:pPr>
      <w:bookmarkStart w:id="171" w:name="_Toc269648190"/>
      <w:r>
        <w:t>Conclusion</w:t>
      </w:r>
      <w:bookmarkEnd w:id="171"/>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72" w:name="_Toc269648191"/>
      <w:r w:rsidRPr="00D2099C">
        <w:rPr>
          <w:rFonts w:cs="Times New Roman"/>
        </w:rPr>
        <w:t>EVALUATION AND CRITICAL ANALYSIS</w:t>
      </w:r>
      <w:bookmarkEnd w:id="172"/>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73" w:name="_Toc269648192"/>
      <w:r>
        <w:t>Survey</w:t>
      </w:r>
      <w:bookmarkEnd w:id="173"/>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SurveyMonkey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74" w:name="_Ref269221162"/>
      <w:bookmarkStart w:id="175" w:name="_Toc269648193"/>
      <w:r w:rsidRPr="003C39FF">
        <w:rPr>
          <w:rFonts w:cs="Times New Roman"/>
        </w:rPr>
        <w:t>Questions</w:t>
      </w:r>
      <w:bookmarkEnd w:id="174"/>
      <w:bookmarkEnd w:id="175"/>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73691D">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76" w:name="_Ref268971699"/>
      <w:bookmarkStart w:id="177" w:name="_Toc269659896"/>
      <w:r>
        <w:t xml:space="preserve">Table </w:t>
      </w:r>
      <w:fldSimple w:instr=" SEQ Table \* ARABIC ">
        <w:r w:rsidR="0073691D">
          <w:rPr>
            <w:noProof/>
          </w:rPr>
          <w:t>1</w:t>
        </w:r>
      </w:fldSimple>
      <w:bookmarkEnd w:id="176"/>
      <w:r>
        <w:t>: Configuration questions</w:t>
      </w:r>
      <w:bookmarkEnd w:id="177"/>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ound multi­view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aving multi­view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78" w:name="_Toc269659897"/>
      <w:r>
        <w:t xml:space="preserve">Table </w:t>
      </w:r>
      <w:fldSimple w:instr=" SEQ Table \* ARABIC ">
        <w:r w:rsidR="0073691D">
          <w:rPr>
            <w:noProof/>
          </w:rPr>
          <w:t>2</w:t>
        </w:r>
      </w:fldSimple>
      <w:r>
        <w:t>: Views questions</w:t>
      </w:r>
      <w:bookmarkEnd w:id="178"/>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179" w:name="_Toc269659898"/>
      <w:r>
        <w:t xml:space="preserve">Table </w:t>
      </w:r>
      <w:fldSimple w:instr=" SEQ Table \* ARABIC ">
        <w:r w:rsidR="0073691D">
          <w:rPr>
            <w:noProof/>
          </w:rPr>
          <w:t>3</w:t>
        </w:r>
      </w:fldSimple>
      <w:r>
        <w:t>: Tree filtering questions</w:t>
      </w:r>
      <w:bookmarkEnd w:id="179"/>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180" w:name="_Toc269659899"/>
      <w:r>
        <w:t xml:space="preserve">Table </w:t>
      </w:r>
      <w:fldSimple w:instr=" SEQ Table \* ARABIC ">
        <w:r w:rsidR="0073691D">
          <w:rPr>
            <w:noProof/>
          </w:rPr>
          <w:t>4</w:t>
        </w:r>
      </w:fldSimple>
      <w:r>
        <w:t>: List filtering questions</w:t>
      </w:r>
      <w:bookmarkEnd w:id="180"/>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181" w:name="_Toc269659900"/>
      <w:r>
        <w:t xml:space="preserve">Table </w:t>
      </w:r>
      <w:fldSimple w:instr=" SEQ Table \* ARABIC ">
        <w:r w:rsidR="0073691D">
          <w:rPr>
            <w:noProof/>
          </w:rPr>
          <w:t>5</w:t>
        </w:r>
      </w:fldSimple>
      <w:r>
        <w:t>: Used language in the ontology questions</w:t>
      </w:r>
      <w:bookmarkEnd w:id="181"/>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182" w:name="_Toc269659901"/>
      <w:r>
        <w:t xml:space="preserve">Table </w:t>
      </w:r>
      <w:fldSimple w:instr=" SEQ Table \* ARABIC ">
        <w:r w:rsidR="0073691D">
          <w:rPr>
            <w:noProof/>
          </w:rPr>
          <w:t>6</w:t>
        </w:r>
      </w:fldSimple>
      <w:r>
        <w:t>: Facets questions</w:t>
      </w:r>
      <w:bookmarkEnd w:id="182"/>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183" w:name="_Ref268971718"/>
      <w:bookmarkStart w:id="184" w:name="_Toc269659902"/>
      <w:r>
        <w:t xml:space="preserve">Table </w:t>
      </w:r>
      <w:fldSimple w:instr=" SEQ Table \* ARABIC ">
        <w:r w:rsidR="0073691D">
          <w:rPr>
            <w:noProof/>
          </w:rPr>
          <w:t>7</w:t>
        </w:r>
      </w:fldSimple>
      <w:bookmarkEnd w:id="183"/>
      <w:r>
        <w:t>: Instructions question</w:t>
      </w:r>
      <w:bookmarkEnd w:id="184"/>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185" w:name="_Ref268971971"/>
      <w:bookmarkStart w:id="186" w:name="_Toc269659903"/>
      <w:r>
        <w:t xml:space="preserve">Table </w:t>
      </w:r>
      <w:fldSimple w:instr=" SEQ Table \* ARABIC ">
        <w:r w:rsidR="0073691D">
          <w:rPr>
            <w:noProof/>
          </w:rPr>
          <w:t>8</w:t>
        </w:r>
      </w:fldSimple>
      <w:bookmarkEnd w:id="185"/>
      <w:r>
        <w:t>: Comment question</w:t>
      </w:r>
      <w:bookmarkEnd w:id="186"/>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rsidR="0073691D">
        <w:t xml:space="preserve">Table </w:t>
      </w:r>
      <w:r w:rsidR="0073691D">
        <w:rPr>
          <w:noProof/>
        </w:rPr>
        <w:t>1</w:t>
      </w:r>
      <w:r>
        <w:fldChar w:fldCharType="end"/>
      </w:r>
      <w:r>
        <w:t xml:space="preserve"> - </w:t>
      </w:r>
      <w:r>
        <w:fldChar w:fldCharType="begin"/>
      </w:r>
      <w:r>
        <w:instrText xml:space="preserve"> REF _Ref268971718 \h </w:instrText>
      </w:r>
      <w:r>
        <w:fldChar w:fldCharType="separate"/>
      </w:r>
      <w:r w:rsidR="0073691D">
        <w:t xml:space="preserve">Table </w:t>
      </w:r>
      <w:r w:rsidR="0073691D">
        <w:rPr>
          <w:noProof/>
        </w:rPr>
        <w:t>7</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73691D">
        <w:t xml:space="preserve">Table </w:t>
      </w:r>
      <w:r w:rsidR="0073691D">
        <w:rPr>
          <w:noProof/>
        </w:rPr>
        <w:t>8</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187" w:name="_Toc269648194"/>
      <w:r w:rsidRPr="003C39FF">
        <w:rPr>
          <w:rFonts w:cs="Times New Roman"/>
        </w:rPr>
        <w:t>Participants</w:t>
      </w:r>
      <w:bookmarkEnd w:id="187"/>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w:t>
      </w:r>
      <w:proofErr w:type="gramStart"/>
      <w:r w:rsidR="006D6755">
        <w:t>For each major functionality</w:t>
      </w:r>
      <w:proofErr w:type="gramEnd"/>
      <w:r w:rsidR="006D6755">
        <w:t xml:space="preserve">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188" w:name="_Toc269648195"/>
      <w:r w:rsidRPr="003C39FF">
        <w:rPr>
          <w:rFonts w:cs="Times New Roman"/>
        </w:rPr>
        <w:t>Results</w:t>
      </w:r>
      <w:bookmarkEnd w:id="188"/>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collected in SurveyMonky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73691D">
        <w:t>6.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715F0F4A" w:rsidR="00A06222" w:rsidRDefault="0037315E" w:rsidP="00AA21FD">
      <w:pPr>
        <w:spacing w:line="360" w:lineRule="auto"/>
        <w:jc w:val="both"/>
      </w:pPr>
      <w:r>
        <w:fldChar w:fldCharType="begin"/>
      </w:r>
      <w:r>
        <w:instrText xml:space="preserve"> REF _Ref269221492 \h </w:instrText>
      </w:r>
      <w:r>
        <w:fldChar w:fldCharType="separate"/>
      </w:r>
      <w:r w:rsidR="0073691D">
        <w:t xml:space="preserve">Figure </w:t>
      </w:r>
      <w:r w:rsidR="0073691D">
        <w:rPr>
          <w:noProof/>
        </w:rPr>
        <w:t>34</w:t>
      </w:r>
      <w:r>
        <w:fldChar w:fldCharType="end"/>
      </w:r>
      <w:r>
        <w:t xml:space="preserve"> and </w:t>
      </w:r>
      <w:r w:rsidR="000F3BA8">
        <w:fldChar w:fldCharType="begin"/>
      </w:r>
      <w:r w:rsidR="000F3BA8">
        <w:instrText xml:space="preserve"> REF _Ref269230809 \h </w:instrText>
      </w:r>
      <w:r w:rsidR="000F3BA8">
        <w:fldChar w:fldCharType="separate"/>
      </w:r>
      <w:r w:rsidR="0073691D">
        <w:t xml:space="preserve">Table </w:t>
      </w:r>
      <w:r w:rsidR="0073691D">
        <w:rPr>
          <w:noProof/>
        </w:rPr>
        <w:t>9</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189" w:name="_Ref269221492"/>
      <w:bookmarkStart w:id="190" w:name="_Toc269659889"/>
      <w:r>
        <w:t xml:space="preserve">Figure </w:t>
      </w:r>
      <w:fldSimple w:instr=" SEQ Figure \* ARABIC ">
        <w:r w:rsidR="0073691D">
          <w:rPr>
            <w:noProof/>
          </w:rPr>
          <w:t>34</w:t>
        </w:r>
      </w:fldSimple>
      <w:bookmarkEnd w:id="189"/>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190"/>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191" w:name="_Ref269230809"/>
      <w:bookmarkStart w:id="192" w:name="_Toc269659904"/>
      <w:r>
        <w:t xml:space="preserve">Table </w:t>
      </w:r>
      <w:fldSimple w:instr=" SEQ Table \* ARABIC ">
        <w:r w:rsidR="0073691D">
          <w:rPr>
            <w:noProof/>
          </w:rPr>
          <w:t>9</w:t>
        </w:r>
      </w:fldSimple>
      <w:bookmarkEnd w:id="191"/>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2"/>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rsidR="0073691D">
        <w:t xml:space="preserve">Figure </w:t>
      </w:r>
      <w:r w:rsidR="0073691D">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73691D">
        <w:t xml:space="preserve">Table </w:t>
      </w:r>
      <w:r w:rsidR="0073691D">
        <w:rPr>
          <w:noProof/>
        </w:rPr>
        <w:t>10</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193" w:name="_Ref269231250"/>
      <w:bookmarkStart w:id="194" w:name="_Toc269659890"/>
      <w:r>
        <w:t xml:space="preserve">Figure </w:t>
      </w:r>
      <w:fldSimple w:instr=" SEQ Figure \* ARABIC ">
        <w:r w:rsidR="0073691D">
          <w:rPr>
            <w:noProof/>
          </w:rPr>
          <w:t>35</w:t>
        </w:r>
      </w:fldSimple>
      <w:bookmarkEnd w:id="193"/>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4"/>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195" w:name="_Ref269230831"/>
      <w:bookmarkStart w:id="196" w:name="_Toc269659905"/>
      <w:r>
        <w:t xml:space="preserve">Table </w:t>
      </w:r>
      <w:fldSimple w:instr=" SEQ Table \* ARABIC ">
        <w:r w:rsidR="0073691D">
          <w:rPr>
            <w:noProof/>
          </w:rPr>
          <w:t>10</w:t>
        </w:r>
      </w:fldSimple>
      <w:bookmarkEnd w:id="195"/>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6"/>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rsidR="0073691D">
        <w:t xml:space="preserve">Figure </w:t>
      </w:r>
      <w:r w:rsidR="0073691D">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73691D">
        <w:t xml:space="preserve">Table </w:t>
      </w:r>
      <w:r w:rsidR="0073691D">
        <w:rPr>
          <w:noProof/>
        </w:rPr>
        <w:t>11</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197" w:name="_Ref269231233"/>
      <w:bookmarkStart w:id="198" w:name="_Toc269659891"/>
      <w:r>
        <w:t xml:space="preserve">Figure </w:t>
      </w:r>
      <w:fldSimple w:instr=" SEQ Figure \* ARABIC ">
        <w:r w:rsidR="0073691D">
          <w:rPr>
            <w:noProof/>
          </w:rPr>
          <w:t>36</w:t>
        </w:r>
      </w:fldSimple>
      <w:bookmarkEnd w:id="197"/>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198"/>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199" w:name="_Ref269230852"/>
      <w:bookmarkStart w:id="200" w:name="_Toc269659906"/>
      <w:r>
        <w:t xml:space="preserve">Table </w:t>
      </w:r>
      <w:fldSimple w:instr=" SEQ Table \* ARABIC ">
        <w:r w:rsidR="0073691D">
          <w:rPr>
            <w:noProof/>
          </w:rPr>
          <w:t>11</w:t>
        </w:r>
      </w:fldSimple>
      <w:bookmarkEnd w:id="199"/>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0"/>
      <w:r>
        <w:fldChar w:fldCharType="end"/>
      </w:r>
    </w:p>
    <w:p w14:paraId="6DA02B57" w14:textId="05CF4488" w:rsidR="00825A9B" w:rsidRDefault="008C1AC0" w:rsidP="00D50DA3">
      <w:pPr>
        <w:spacing w:line="360" w:lineRule="auto"/>
        <w:jc w:val="both"/>
      </w:pPr>
      <w:r>
        <w:fldChar w:fldCharType="begin"/>
      </w:r>
      <w:r>
        <w:instrText xml:space="preserve"> REF _Ref269231279 \h </w:instrText>
      </w:r>
      <w:r>
        <w:fldChar w:fldCharType="separate"/>
      </w:r>
      <w:r w:rsidR="0073691D">
        <w:t xml:space="preserve">Figure </w:t>
      </w:r>
      <w:r w:rsidR="0073691D">
        <w:rPr>
          <w:noProof/>
        </w:rPr>
        <w:t>37</w:t>
      </w:r>
      <w:r>
        <w:fldChar w:fldCharType="end"/>
      </w:r>
      <w:r>
        <w:t xml:space="preserve"> and </w:t>
      </w:r>
      <w:r>
        <w:fldChar w:fldCharType="begin"/>
      </w:r>
      <w:r>
        <w:instrText xml:space="preserve"> REF _Ref269231292 \h </w:instrText>
      </w:r>
      <w:r>
        <w:fldChar w:fldCharType="separate"/>
      </w:r>
      <w:r w:rsidR="0073691D">
        <w:t xml:space="preserve">Table </w:t>
      </w:r>
      <w:r w:rsidR="0073691D">
        <w:rPr>
          <w:noProof/>
        </w:rPr>
        <w:t>12</w:t>
      </w:r>
      <w:r>
        <w:fldChar w:fldCharType="end"/>
      </w:r>
      <w:r w:rsidR="007D5834">
        <w:t xml:space="preserve"> </w:t>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01" w:name="_Ref269231279"/>
      <w:bookmarkStart w:id="202" w:name="_Toc269659892"/>
      <w:r>
        <w:t xml:space="preserve">Figure </w:t>
      </w:r>
      <w:fldSimple w:instr=" SEQ Figure \* ARABIC ">
        <w:r w:rsidR="0073691D">
          <w:rPr>
            <w:noProof/>
          </w:rPr>
          <w:t>37</w:t>
        </w:r>
      </w:fldSimple>
      <w:bookmarkEnd w:id="201"/>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2"/>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03" w:name="_Ref269231292"/>
      <w:bookmarkStart w:id="204" w:name="_Ref269231287"/>
      <w:bookmarkStart w:id="205" w:name="_Toc269659907"/>
      <w:r>
        <w:t xml:space="preserve">Table </w:t>
      </w:r>
      <w:fldSimple w:instr=" SEQ Table \* ARABIC ">
        <w:r w:rsidR="0073691D">
          <w:rPr>
            <w:noProof/>
          </w:rPr>
          <w:t>12</w:t>
        </w:r>
      </w:fldSimple>
      <w:bookmarkEnd w:id="203"/>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5"/>
      <w:r>
        <w:fldChar w:fldCharType="end"/>
      </w:r>
      <w:bookmarkEnd w:id="204"/>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rsidR="0073691D">
        <w:t xml:space="preserve">Figure </w:t>
      </w:r>
      <w:r w:rsidR="0073691D">
        <w:rPr>
          <w:noProof/>
        </w:rPr>
        <w:t>38</w:t>
      </w:r>
      <w:r>
        <w:fldChar w:fldCharType="end"/>
      </w:r>
      <w:r>
        <w:t xml:space="preserve"> and </w:t>
      </w:r>
      <w:r>
        <w:fldChar w:fldCharType="begin"/>
      </w:r>
      <w:r>
        <w:instrText xml:space="preserve"> REF _Ref269232954 \h </w:instrText>
      </w:r>
      <w:r>
        <w:fldChar w:fldCharType="separate"/>
      </w:r>
      <w:r w:rsidR="0073691D">
        <w:t xml:space="preserve">Table </w:t>
      </w:r>
      <w:r w:rsidR="0073691D">
        <w:rPr>
          <w:noProof/>
        </w:rPr>
        <w:t>13</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06" w:name="_Ref269232940"/>
      <w:bookmarkStart w:id="207" w:name="_Toc269659893"/>
      <w:r>
        <w:t xml:space="preserve">Figure </w:t>
      </w:r>
      <w:fldSimple w:instr=" SEQ Figure \* ARABIC ">
        <w:r w:rsidR="0073691D">
          <w:rPr>
            <w:noProof/>
          </w:rPr>
          <w:t>38</w:t>
        </w:r>
      </w:fldSimple>
      <w:bookmarkEnd w:id="206"/>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7"/>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08" w:name="_Ref269232954"/>
      <w:bookmarkStart w:id="209" w:name="_Toc269659908"/>
      <w:r>
        <w:t xml:space="preserve">Table </w:t>
      </w:r>
      <w:fldSimple w:instr=" SEQ Table \* ARABIC ">
        <w:r w:rsidR="0073691D">
          <w:rPr>
            <w:noProof/>
          </w:rPr>
          <w:t>13</w:t>
        </w:r>
      </w:fldSimple>
      <w:bookmarkEnd w:id="208"/>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9"/>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rsidR="0073691D">
        <w:t xml:space="preserve">Figure </w:t>
      </w:r>
      <w:r w:rsidR="0073691D">
        <w:rPr>
          <w:noProof/>
        </w:rPr>
        <w:t>39</w:t>
      </w:r>
      <w:r>
        <w:fldChar w:fldCharType="end"/>
      </w:r>
      <w:r>
        <w:t xml:space="preserve"> and </w:t>
      </w:r>
      <w:r>
        <w:fldChar w:fldCharType="begin"/>
      </w:r>
      <w:r>
        <w:instrText xml:space="preserve"> REF _Ref269234263 \h </w:instrText>
      </w:r>
      <w:r>
        <w:fldChar w:fldCharType="separate"/>
      </w:r>
      <w:r w:rsidR="0073691D">
        <w:t xml:space="preserve">Table </w:t>
      </w:r>
      <w:r w:rsidR="0073691D">
        <w:rPr>
          <w:noProof/>
        </w:rPr>
        <w:t>14</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10" w:name="_Ref269234249"/>
      <w:bookmarkStart w:id="211" w:name="_Ref269234225"/>
      <w:bookmarkStart w:id="212" w:name="_Toc269659894"/>
      <w:r>
        <w:t xml:space="preserve">Figure </w:t>
      </w:r>
      <w:fldSimple w:instr=" SEQ Figure \* ARABIC ">
        <w:r w:rsidR="0073691D">
          <w:rPr>
            <w:noProof/>
          </w:rPr>
          <w:t>39</w:t>
        </w:r>
      </w:fldSimple>
      <w:bookmarkEnd w:id="210"/>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2"/>
      <w:r>
        <w:fldChar w:fldCharType="end"/>
      </w:r>
      <w:bookmarkEnd w:id="211"/>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13" w:name="_Ref269234263"/>
      <w:bookmarkStart w:id="214" w:name="_Toc269659909"/>
      <w:r>
        <w:t xml:space="preserve">Table </w:t>
      </w:r>
      <w:fldSimple w:instr=" SEQ Table \* ARABIC ">
        <w:r w:rsidR="0073691D">
          <w:rPr>
            <w:noProof/>
          </w:rPr>
          <w:t>14</w:t>
        </w:r>
      </w:fldSimple>
      <w:bookmarkEnd w:id="213"/>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4"/>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rsidR="0073691D">
        <w:t xml:space="preserve">Figure </w:t>
      </w:r>
      <w:r w:rsidR="0073691D">
        <w:rPr>
          <w:noProof/>
        </w:rPr>
        <w:t>40</w:t>
      </w:r>
      <w:r>
        <w:fldChar w:fldCharType="end"/>
      </w:r>
      <w:r>
        <w:t xml:space="preserve"> and </w:t>
      </w:r>
      <w:r>
        <w:fldChar w:fldCharType="begin"/>
      </w:r>
      <w:r>
        <w:instrText xml:space="preserve"> REF _Ref269235484 \h </w:instrText>
      </w:r>
      <w:r>
        <w:fldChar w:fldCharType="separate"/>
      </w:r>
      <w:r w:rsidR="0073691D">
        <w:t xml:space="preserve">Table </w:t>
      </w:r>
      <w:r w:rsidR="0073691D">
        <w:rPr>
          <w:noProof/>
        </w:rPr>
        <w:t>15</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15" w:name="_Ref269235501"/>
      <w:bookmarkStart w:id="216" w:name="_Ref269235497"/>
      <w:bookmarkStart w:id="217" w:name="_Toc269659895"/>
      <w:r>
        <w:t xml:space="preserve">Figure </w:t>
      </w:r>
      <w:fldSimple w:instr=" SEQ Figure \* ARABIC ">
        <w:r w:rsidR="0073691D">
          <w:rPr>
            <w:noProof/>
          </w:rPr>
          <w:t>40</w:t>
        </w:r>
      </w:fldSimple>
      <w:bookmarkEnd w:id="215"/>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bookmarkEnd w:id="216"/>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18" w:name="_Ref269235484"/>
      <w:bookmarkStart w:id="219" w:name="_Toc269659910"/>
      <w:r>
        <w:t xml:space="preserve">Table </w:t>
      </w:r>
      <w:fldSimple w:instr=" SEQ Table \* ARABIC ">
        <w:r w:rsidR="0073691D">
          <w:rPr>
            <w:noProof/>
          </w:rPr>
          <w:t>15</w:t>
        </w:r>
      </w:fldSimple>
      <w:bookmarkEnd w:id="218"/>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9"/>
      <w:r>
        <w:fldChar w:fldCharType="end"/>
      </w:r>
    </w:p>
    <w:p w14:paraId="05229A46" w14:textId="16F7959E"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As for the percent</w:t>
      </w:r>
      <w:r w:rsidR="004031B8">
        <w:t>age of languages, it is shown but</w:t>
      </w:r>
      <w:r w:rsidR="00B80EB9">
        <w:t xml:space="preserve"> </w:t>
      </w:r>
      <w:r w:rsidR="004031B8">
        <w:t>user needs</w:t>
      </w:r>
      <w:r w:rsidR="00B80EB9">
        <w:t xml:space="preserve"> to </w:t>
      </w:r>
      <w:r w:rsidR="007D5834">
        <w:t>hover</w:t>
      </w:r>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20" w:name="_Toc269648196"/>
      <w:r>
        <w:rPr>
          <w:rFonts w:cs="Times New Roman"/>
        </w:rPr>
        <w:t>Critical Analysis</w:t>
      </w:r>
      <w:bookmarkEnd w:id="220"/>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rsidR="0073691D">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73691D">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w:t>
            </w:r>
            <w:proofErr w:type="gramStart"/>
            <w:r w:rsidRPr="00F41316">
              <w:rPr>
                <w:b/>
                <w:sz w:val="20"/>
                <w:szCs w:val="20"/>
              </w:rPr>
              <w:t>Re)usability</w:t>
            </w:r>
            <w:proofErr w:type="gramEnd"/>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21" w:name="_Ref269237456"/>
      <w:bookmarkStart w:id="222" w:name="_Toc269659911"/>
      <w:r>
        <w:t xml:space="preserve">Table </w:t>
      </w:r>
      <w:fldSimple w:instr=" SEQ Table \* ARABIC ">
        <w:r w:rsidR="0073691D">
          <w:rPr>
            <w:noProof/>
          </w:rPr>
          <w:t>16</w:t>
        </w:r>
      </w:fldSimple>
      <w:bookmarkEnd w:id="221"/>
      <w:r>
        <w:t>: Measures for evaluating the project</w:t>
      </w:r>
      <w:bookmarkEnd w:id="222"/>
    </w:p>
    <w:p w14:paraId="072A268A" w14:textId="2DAEEAB0" w:rsidR="00F12805" w:rsidRPr="00F12805" w:rsidRDefault="00916379" w:rsidP="00F12805">
      <w:pPr>
        <w:spacing w:line="360" w:lineRule="auto"/>
        <w:jc w:val="both"/>
      </w:pPr>
      <w:r>
        <w:fldChar w:fldCharType="begin"/>
      </w:r>
      <w:r>
        <w:instrText xml:space="preserve"> REF _Ref269237456 \h </w:instrText>
      </w:r>
      <w:r>
        <w:fldChar w:fldCharType="separate"/>
      </w:r>
      <w:r w:rsidR="0073691D">
        <w:t xml:space="preserve">Table </w:t>
      </w:r>
      <w:r w:rsidR="0073691D">
        <w:rPr>
          <w:noProof/>
        </w:rPr>
        <w:t>16</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 put </w:t>
      </w:r>
      <w:r w:rsidR="00861151">
        <w:t>for</w:t>
      </w:r>
      <w:r w:rsidR="006A3E14">
        <w:t xml:space="preserve"> evaluat</w:t>
      </w:r>
      <w:r w:rsidR="00861151">
        <w:t>ion</w:t>
      </w:r>
      <w:r w:rsidR="00D16B85">
        <w:t>.</w:t>
      </w:r>
    </w:p>
    <w:p w14:paraId="744EF6CB" w14:textId="0FAD8CAF" w:rsidR="003C39FF" w:rsidRDefault="003C39FF" w:rsidP="00556A95">
      <w:pPr>
        <w:pStyle w:val="Heading2"/>
        <w:spacing w:line="360" w:lineRule="auto"/>
        <w:jc w:val="both"/>
      </w:pPr>
      <w:bookmarkStart w:id="223" w:name="_Toc269648197"/>
      <w:r w:rsidRPr="003C39FF">
        <w:t>Conclusion</w:t>
      </w:r>
      <w:bookmarkEnd w:id="223"/>
    </w:p>
    <w:p w14:paraId="7805EAB2" w14:textId="77777777"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4D33B5">
        <w:t xml:space="preserve">the questions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73691D">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6B45FF">
      <w:pPr>
        <w:pStyle w:val="Heading1"/>
        <w:spacing w:line="360" w:lineRule="auto"/>
        <w:jc w:val="both"/>
        <w:rPr>
          <w:rFonts w:cs="Times New Roman"/>
        </w:rPr>
      </w:pPr>
      <w:bookmarkStart w:id="224" w:name="_Toc269648198"/>
      <w:r w:rsidRPr="007337BA">
        <w:rPr>
          <w:rFonts w:cs="Times New Roman"/>
        </w:rPr>
        <w:t>CONCLUSION AND FUTURE WORK</w:t>
      </w:r>
      <w:bookmarkEnd w:id="224"/>
    </w:p>
    <w:p w14:paraId="45B3A6E2" w14:textId="65DA16B0" w:rsidR="00757935" w:rsidRPr="00757935" w:rsidRDefault="009317C5" w:rsidP="006B45FF">
      <w:pPr>
        <w:spacing w:line="360" w:lineRule="auto"/>
        <w:jc w:val="both"/>
      </w:pPr>
      <w:r>
        <w:t xml:space="preserve">In this chapter, </w:t>
      </w:r>
      <w:r w:rsidR="00E60223">
        <w:t xml:space="preserve">conclusion of the project is stated. </w:t>
      </w:r>
      <w:r w:rsidR="00B05B59">
        <w:t xml:space="preserve">It contains two sections. The first </w:t>
      </w:r>
      <w:r w:rsidR="00362887">
        <w:t xml:space="preserve">section </w:t>
      </w:r>
      <w:r w:rsidR="008B4960">
        <w:t>the project conclusion</w:t>
      </w:r>
      <w:r w:rsidR="00362887">
        <w:t xml:space="preserve"> and the second one mentions any future work that can be made to make this project better.</w:t>
      </w:r>
    </w:p>
    <w:p w14:paraId="2951C887" w14:textId="18BD873C" w:rsidR="005E3868" w:rsidRDefault="009915E2" w:rsidP="00F70F94">
      <w:pPr>
        <w:pStyle w:val="Heading2"/>
        <w:spacing w:line="360" w:lineRule="auto"/>
        <w:jc w:val="both"/>
      </w:pPr>
      <w:r>
        <w:t>Conclusion</w:t>
      </w:r>
    </w:p>
    <w:p w14:paraId="7256BFCD" w14:textId="0BF0D100" w:rsidR="000D2079" w:rsidRDefault="00F70F94" w:rsidP="00F70F94">
      <w:pPr>
        <w:spacing w:line="360" w:lineRule="auto"/>
        <w:jc w:val="both"/>
      </w:pPr>
      <w:r>
        <w:t xml:space="preserve">A tool that is called the Manchester Sushi Finder </w:t>
      </w:r>
      <w:r w:rsidR="00EB196C">
        <w:t>has been</w:t>
      </w:r>
      <w:r>
        <w:t xml:space="preserve"> developed</w:t>
      </w:r>
      <w:r w:rsidR="00F763E6">
        <w:t xml:space="preserve"> to show the benefits of u</w:t>
      </w:r>
      <w:r w:rsidR="005D624D">
        <w:t>sing ontologies to drive the UI</w:t>
      </w:r>
      <w:r w:rsidR="006D2534">
        <w:t>.</w:t>
      </w:r>
      <w:r w:rsidR="005D624D">
        <w:t xml:space="preserve"> </w:t>
      </w:r>
      <w:r w:rsidR="00726023">
        <w:t>A</w:t>
      </w:r>
      <w:r w:rsidR="00DD15EB">
        <w:t xml:space="preserve"> conventional way of acquiring information depends on recalling </w:t>
      </w:r>
      <w:r w:rsidR="00D7683C">
        <w:t xml:space="preserve">keywords and manual to </w:t>
      </w:r>
      <w:r w:rsidR="00726023">
        <w:t xml:space="preserve">learn how to </w:t>
      </w:r>
      <w:r w:rsidR="00D7683C">
        <w:t>navigate a new q</w:t>
      </w:r>
      <w:r w:rsidR="00726023">
        <w:t xml:space="preserve">uerying tool. Moreover, </w:t>
      </w:r>
      <w:r w:rsidR="009C2233">
        <w:t xml:space="preserve">sometimes it causes ambiguity </w:t>
      </w:r>
      <w:r w:rsidR="00A03075">
        <w:t>when the user gets something that related to the keyword entered somehow, but different in the meaning.</w:t>
      </w:r>
      <w:r w:rsidR="000A305C">
        <w:t xml:space="preserve"> The tool developed during this project shows that user is guided by the underlying ontology used with the tool. The recall problem is reduced if not eliminated, since there is no need to remember keyword and all keywords needed is displayed to the user. </w:t>
      </w:r>
      <w:r w:rsidR="00651464">
        <w:t>Ambiguity is reduced since there is chance to query o</w:t>
      </w:r>
      <w:r w:rsidR="009A08DA">
        <w:t>f different else that expected, if the user browses to query for food then there is no ambiguity about what is needed. In addition, a facet mechanism that used to narrow down even more the search result, so ambiguity is reduced greatly.</w:t>
      </w:r>
    </w:p>
    <w:p w14:paraId="05C41D62" w14:textId="77777777" w:rsidR="001A40B5" w:rsidRDefault="001A40B5" w:rsidP="00F70F94">
      <w:pPr>
        <w:spacing w:line="360" w:lineRule="auto"/>
        <w:jc w:val="both"/>
      </w:pPr>
    </w:p>
    <w:p w14:paraId="4FA7F392" w14:textId="03372BBF" w:rsidR="001A40B5" w:rsidRDefault="008560E4" w:rsidP="00E14D08">
      <w:pPr>
        <w:spacing w:line="360" w:lineRule="auto"/>
        <w:jc w:val="both"/>
      </w:pPr>
      <w:r>
        <w:t>This tool has been developed based on existing tool called the Manchester Pizza Finder</w:t>
      </w:r>
      <w:r w:rsidR="000F63D9">
        <w:t>.</w:t>
      </w:r>
      <w:r>
        <w:t xml:space="preserve"> </w:t>
      </w:r>
      <w:r w:rsidR="0072110D">
        <w:t>In this project, ontology-based view and faceted-based search method have been adopted.</w:t>
      </w:r>
      <w:r w:rsidR="00365FFA">
        <w:t xml:space="preserve"> </w:t>
      </w:r>
      <w:r w:rsidR="005371D9">
        <w:t xml:space="preserve">Using the ontology demonstrates </w:t>
      </w:r>
      <w:r w:rsidR="00174167">
        <w:t>the use of knowledge instead of raw data</w:t>
      </w:r>
      <w:r w:rsidR="000611C1">
        <w:t>, w</w:t>
      </w:r>
      <w:r w:rsidR="001C0D7E">
        <w:t xml:space="preserve">hereas the use of facets demonstrates clarity of the result. </w:t>
      </w:r>
      <w:r w:rsidR="000611C1">
        <w:t xml:space="preserve">This </w:t>
      </w:r>
      <w:r w:rsidR="00375ABD">
        <w:t xml:space="preserve">project </w:t>
      </w:r>
      <w:r w:rsidR="00142F12">
        <w:t xml:space="preserve">has been depending on OWL annotations heavily, since it is the way </w:t>
      </w:r>
      <w:r w:rsidR="009566EA">
        <w:t xml:space="preserve">the major functionalities </w:t>
      </w:r>
      <w:r w:rsidR="003F18F8">
        <w:t>have been using</w:t>
      </w:r>
      <w:r w:rsidR="009566EA">
        <w:t>.</w:t>
      </w:r>
      <w:r w:rsidR="003F18F8">
        <w:t xml:space="preserve"> </w:t>
      </w:r>
      <w:r w:rsidR="009D51D2">
        <w:t>OWL annotations have been used to determine roles for classes in the ontology.</w:t>
      </w:r>
    </w:p>
    <w:p w14:paraId="7695DDDB" w14:textId="77777777" w:rsidR="000F6658" w:rsidRDefault="000F6658" w:rsidP="00E14D08">
      <w:pPr>
        <w:spacing w:line="360" w:lineRule="auto"/>
        <w:jc w:val="both"/>
      </w:pPr>
    </w:p>
    <w:p w14:paraId="49D3F06C" w14:textId="54C5D0EC" w:rsidR="004242CD" w:rsidRDefault="000F6658" w:rsidP="00E14D08">
      <w:pPr>
        <w:spacing w:line="360" w:lineRule="auto"/>
        <w:jc w:val="both"/>
      </w:pPr>
      <w:r>
        <w:t xml:space="preserve">There major functionalities have been developed to show the benefits of using ontology along with </w:t>
      </w:r>
      <w:r w:rsidR="00EA3824">
        <w:t>applications</w:t>
      </w:r>
      <w:r>
        <w:t xml:space="preserve">. </w:t>
      </w:r>
      <w:r w:rsidR="00A25F6E">
        <w:t xml:space="preserve">The tool runs different ontology with specific annotations. It also </w:t>
      </w:r>
      <w:r w:rsidR="003531C5">
        <w:t xml:space="preserve">displays the content of the conceptual model in two different views: tree view and list view. It </w:t>
      </w:r>
      <w:r w:rsidR="004A1530">
        <w:t>shows the available language within the ontology and switches between languages.</w:t>
      </w:r>
      <w:r w:rsidR="00662E98">
        <w:t xml:space="preserve"> It used the annotations to determine filters on the content displayed on the tree view, whereas the list view has </w:t>
      </w:r>
      <w:r w:rsidR="000F2AC2">
        <w:t xml:space="preserve">text based </w:t>
      </w:r>
      <w:r w:rsidR="00662E98">
        <w:t xml:space="preserve">filtering </w:t>
      </w:r>
      <w:r w:rsidR="0032464D">
        <w:t>mechanism</w:t>
      </w:r>
      <w:r w:rsidR="00023595">
        <w:t xml:space="preserve"> and no need for filter to be pre-determined</w:t>
      </w:r>
      <w:r w:rsidR="00662E98">
        <w:t>.</w:t>
      </w:r>
      <w:r w:rsidR="00C86A96">
        <w:t xml:space="preserve"> It makes use of facet</w:t>
      </w:r>
      <w:r w:rsidR="00FB59D4">
        <w:t>s</w:t>
      </w:r>
      <w:r w:rsidR="00C86A96">
        <w:t xml:space="preserve"> in the search result to be narrowed down.</w:t>
      </w:r>
      <w:r w:rsidR="00662E98">
        <w:t xml:space="preserve"> </w:t>
      </w:r>
    </w:p>
    <w:p w14:paraId="519A2F36" w14:textId="77777777" w:rsidR="004B15AD" w:rsidRDefault="004B15AD" w:rsidP="00E14D08">
      <w:pPr>
        <w:spacing w:line="360" w:lineRule="auto"/>
        <w:jc w:val="both"/>
      </w:pPr>
    </w:p>
    <w:p w14:paraId="23120C67" w14:textId="7B43E76A" w:rsidR="004B15AD" w:rsidRDefault="004B15AD" w:rsidP="00E14D08">
      <w:pPr>
        <w:spacing w:line="360" w:lineRule="auto"/>
        <w:jc w:val="both"/>
      </w:pPr>
      <w:r>
        <w:t>There are some limitations have</w:t>
      </w:r>
      <w:r w:rsidR="001509E0">
        <w:t xml:space="preserve"> been faced during this project. </w:t>
      </w:r>
      <w:r w:rsidR="00E20461">
        <w:t>Human factor could cause a lot of difficulties with annotating the OWL ontologies</w:t>
      </w:r>
      <w:r w:rsidR="00195568">
        <w:t xml:space="preserve">. </w:t>
      </w:r>
      <w:r w:rsidR="007F1F79">
        <w:t>Developers might do something wrong such misspell annotations or even put then in the wrong place.</w:t>
      </w:r>
      <w:r w:rsidR="004E47D2">
        <w:t xml:space="preserve"> Another thing is that OWL annotations have some limitations themselves, as </w:t>
      </w:r>
      <w:r w:rsidR="00D746C7">
        <w:t xml:space="preserve">only declared OWL entities can be annotated </w:t>
      </w:r>
      <w:r w:rsidR="00C3466B">
        <w:t>like declared classes.</w:t>
      </w:r>
      <w:r w:rsidR="00505AF0">
        <w:t xml:space="preserve"> An </w:t>
      </w:r>
      <w:r w:rsidR="00505AF0" w:rsidRPr="00505AF0">
        <w:t xml:space="preserve">arbitrary </w:t>
      </w:r>
      <w:r w:rsidR="00505AF0">
        <w:t xml:space="preserve">class </w:t>
      </w:r>
      <w:r w:rsidR="004778DD">
        <w:t xml:space="preserve">that is </w:t>
      </w:r>
      <w:r w:rsidR="004778DD" w:rsidRPr="004778DD">
        <w:t>equivalent</w:t>
      </w:r>
      <w:r w:rsidR="004778DD">
        <w:t xml:space="preserve"> to some OWL class expression cannot be annotated.</w:t>
      </w:r>
    </w:p>
    <w:p w14:paraId="7C389732" w14:textId="77777777" w:rsidR="0081499B" w:rsidRDefault="0081499B" w:rsidP="00E14D08">
      <w:pPr>
        <w:spacing w:line="360" w:lineRule="auto"/>
        <w:jc w:val="both"/>
      </w:pPr>
    </w:p>
    <w:p w14:paraId="2607068D" w14:textId="76931E7E" w:rsidR="00042B34" w:rsidRPr="000D2079" w:rsidRDefault="004B5CC3" w:rsidP="00F70F94">
      <w:pPr>
        <w:spacing w:line="360" w:lineRule="auto"/>
        <w:jc w:val="both"/>
      </w:pPr>
      <w:r>
        <w:t xml:space="preserve">The evaluation of the project has been done using online survey. </w:t>
      </w:r>
      <w:r w:rsidR="00513E40">
        <w:t xml:space="preserve">The </w:t>
      </w:r>
      <w:r w:rsidR="006E00CE">
        <w:t xml:space="preserve">success of this project depends on five measures to be met. </w:t>
      </w:r>
      <w:r w:rsidR="00AE6EB9">
        <w:t xml:space="preserve">They are: </w:t>
      </w:r>
      <w:r w:rsidR="00AE6EB9">
        <w:rPr>
          <w:rFonts w:cs="Times New Roman"/>
        </w:rPr>
        <w:t>deliverability of the major functionalities, accessibility, (</w:t>
      </w:r>
      <w:proofErr w:type="gramStart"/>
      <w:r w:rsidR="00AE6EB9">
        <w:rPr>
          <w:rFonts w:cs="Times New Roman"/>
        </w:rPr>
        <w:t>re)usability</w:t>
      </w:r>
      <w:proofErr w:type="gramEnd"/>
      <w:r w:rsidR="00AE6EB9">
        <w:rPr>
          <w:rFonts w:cs="Times New Roman"/>
        </w:rPr>
        <w:t xml:space="preserve">, configurability of the system and specificity of the search results. </w:t>
      </w:r>
      <w:r w:rsidR="009C41C4">
        <w:rPr>
          <w:rFonts w:cs="Times New Roman"/>
        </w:rPr>
        <w:t xml:space="preserve">These are linked to questions in the </w:t>
      </w:r>
      <w:r w:rsidR="00F255A3">
        <w:rPr>
          <w:rFonts w:cs="Times New Roman"/>
        </w:rPr>
        <w:t>survey</w:t>
      </w:r>
      <w:r w:rsidR="00EE5142">
        <w:rPr>
          <w:rFonts w:cs="Times New Roman"/>
        </w:rPr>
        <w:t xml:space="preserve">. </w:t>
      </w:r>
      <w:r w:rsidR="0070112A">
        <w:rPr>
          <w:rFonts w:cs="Times New Roman"/>
        </w:rPr>
        <w:t>In despite of the low number of participant (</w:t>
      </w:r>
      <w:r w:rsidR="00D363F0">
        <w:rPr>
          <w:rFonts w:cs="Times New Roman"/>
        </w:rPr>
        <w:t xml:space="preserve">5 participants), </w:t>
      </w:r>
      <w:r w:rsidR="00897C92">
        <w:rPr>
          <w:rFonts w:cs="Times New Roman"/>
        </w:rPr>
        <w:t xml:space="preserve">the result is encouraging. </w:t>
      </w:r>
      <w:r w:rsidR="00707615">
        <w:rPr>
          <w:rFonts w:cs="Times New Roman"/>
        </w:rPr>
        <w:t>All of the measures have been met.</w:t>
      </w:r>
      <w:r w:rsidR="00042B34">
        <w:rPr>
          <w:rFonts w:cs="Times New Roman"/>
        </w:rPr>
        <w:t xml:space="preserve"> </w:t>
      </w:r>
    </w:p>
    <w:p w14:paraId="4186A248" w14:textId="0C783243" w:rsidR="005E3868" w:rsidRDefault="008912E5" w:rsidP="00F70F94">
      <w:pPr>
        <w:pStyle w:val="Heading2"/>
        <w:spacing w:line="360" w:lineRule="auto"/>
        <w:jc w:val="both"/>
      </w:pPr>
      <w:bookmarkStart w:id="225" w:name="_Toc269648200"/>
      <w:r>
        <w:t>Future Work</w:t>
      </w:r>
      <w:bookmarkEnd w:id="225"/>
    </w:p>
    <w:p w14:paraId="67B2C8DD" w14:textId="6A0DBC5E" w:rsidR="00161918" w:rsidRDefault="00741ED1" w:rsidP="00314CF8">
      <w:pPr>
        <w:spacing w:line="360" w:lineRule="auto"/>
        <w:jc w:val="both"/>
      </w:pPr>
      <w:r>
        <w:t>There are some improvements that could be done on this project.</w:t>
      </w:r>
      <w:r w:rsidR="00DF5723">
        <w:t xml:space="preserve"> It can be improved</w:t>
      </w:r>
      <w:r w:rsidR="00A843D4">
        <w:t xml:space="preserve"> by the following:</w:t>
      </w:r>
    </w:p>
    <w:p w14:paraId="6CBAE391" w14:textId="227BD5E8" w:rsidR="00161918" w:rsidRDefault="006B522E" w:rsidP="00720A8E">
      <w:pPr>
        <w:pStyle w:val="ListParagraph"/>
        <w:numPr>
          <w:ilvl w:val="0"/>
          <w:numId w:val="38"/>
        </w:numPr>
        <w:spacing w:after="240" w:line="360" w:lineRule="auto"/>
        <w:ind w:left="714" w:hanging="357"/>
        <w:contextualSpacing w:val="0"/>
        <w:jc w:val="both"/>
      </w:pPr>
      <w:r>
        <w:t xml:space="preserve">Use the notion of query template </w:t>
      </w:r>
      <w:r w:rsidR="00121A76">
        <w:t xml:space="preserve">in consideration. The current </w:t>
      </w:r>
      <w:r w:rsidR="00D44D56">
        <w:t>tool queries</w:t>
      </w:r>
      <w:r w:rsidR="00391695">
        <w:t xml:space="preserve"> one basic thing like sushi. Using </w:t>
      </w:r>
      <w:r w:rsidR="00D44D56">
        <w:t xml:space="preserve">query template will allow </w:t>
      </w:r>
      <w:r w:rsidR="00391695">
        <w:t xml:space="preserve">query for </w:t>
      </w:r>
      <w:r w:rsidR="00D44D56">
        <w:t>sushi, sushi platter, or sushi try, etc.</w:t>
      </w:r>
    </w:p>
    <w:p w14:paraId="1AACC2C4" w14:textId="1D9D56B9" w:rsidR="00C01563" w:rsidRDefault="00874FD0" w:rsidP="00720A8E">
      <w:pPr>
        <w:pStyle w:val="ListParagraph"/>
        <w:numPr>
          <w:ilvl w:val="0"/>
          <w:numId w:val="38"/>
        </w:numPr>
        <w:spacing w:after="240" w:line="360" w:lineRule="auto"/>
        <w:ind w:left="714" w:hanging="357"/>
        <w:contextualSpacing w:val="0"/>
        <w:jc w:val="both"/>
      </w:pPr>
      <w:r>
        <w:t>Allow</w:t>
      </w:r>
      <w:r w:rsidR="00DE640B">
        <w:t xml:space="preserve"> more than one filter at a time to filter the ingredients.</w:t>
      </w:r>
    </w:p>
    <w:p w14:paraId="49BD7851" w14:textId="0A8246B2" w:rsidR="00376123" w:rsidRDefault="00874FD0" w:rsidP="00720A8E">
      <w:pPr>
        <w:pStyle w:val="ListParagraph"/>
        <w:numPr>
          <w:ilvl w:val="0"/>
          <w:numId w:val="38"/>
        </w:numPr>
        <w:spacing w:after="240" w:line="360" w:lineRule="auto"/>
        <w:ind w:left="714" w:hanging="357"/>
        <w:contextualSpacing w:val="0"/>
        <w:jc w:val="both"/>
      </w:pPr>
      <w:r>
        <w:t xml:space="preserve">Find a better way to </w:t>
      </w:r>
      <w:r w:rsidR="00E00026">
        <w:t>show the percentage of the language represented in the ontology.</w:t>
      </w:r>
    </w:p>
    <w:p w14:paraId="557B729B" w14:textId="51C0010E" w:rsidR="00E01F34" w:rsidRDefault="00E01F34" w:rsidP="00720A8E">
      <w:pPr>
        <w:pStyle w:val="ListParagraph"/>
        <w:numPr>
          <w:ilvl w:val="0"/>
          <w:numId w:val="38"/>
        </w:numPr>
        <w:spacing w:after="240" w:line="360" w:lineRule="auto"/>
        <w:ind w:left="714" w:hanging="357"/>
        <w:contextualSpacing w:val="0"/>
        <w:jc w:val="both"/>
      </w:pPr>
      <w:r>
        <w:t xml:space="preserve">Add a mechanism to </w:t>
      </w:r>
      <w:r w:rsidR="00953726">
        <w:t>annotate the ontology if it is not annotated.</w:t>
      </w:r>
      <w:r w:rsidR="00F13386">
        <w:t xml:space="preserve"> So it will work with the tool.</w:t>
      </w:r>
    </w:p>
    <w:p w14:paraId="7BC07949" w14:textId="3FB72FB6" w:rsidR="00953726" w:rsidRDefault="00953726" w:rsidP="0035314D">
      <w:pPr>
        <w:spacing w:after="240" w:line="360" w:lineRule="auto"/>
        <w:jc w:val="both"/>
      </w:pPr>
    </w:p>
    <w:p w14:paraId="42DEDBA1" w14:textId="184EAD93" w:rsidR="00E00026" w:rsidRDefault="00E00026" w:rsidP="00C04236">
      <w:pPr>
        <w:spacing w:line="360" w:lineRule="auto"/>
        <w:jc w:val="both"/>
      </w:pPr>
    </w:p>
    <w:p w14:paraId="095E7B65" w14:textId="50D0ADC3"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26" w:name="_Toc269648201"/>
      <w:r w:rsidRPr="00DD4776">
        <w:rPr>
          <w:rFonts w:cs="Times New Roman"/>
        </w:rPr>
        <w:t>REFERENCES</w:t>
      </w:r>
      <w:bookmarkEnd w:id="226"/>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27" w:name="_Toc269648202"/>
      <w:bookmarkStart w:id="228" w:name="_Ref269648203"/>
      <w:r w:rsidRPr="006D5C9B">
        <w:t>APPENDIX</w:t>
      </w:r>
      <w:bookmarkEnd w:id="227"/>
      <w:bookmarkEnd w:id="228"/>
    </w:p>
    <w:p w14:paraId="0503C35B" w14:textId="45DEEF58" w:rsidR="00EC37DF" w:rsidRDefault="00EC37DF" w:rsidP="00CA4FD0">
      <w:pPr>
        <w:spacing w:line="360" w:lineRule="auto"/>
      </w:pPr>
    </w:p>
    <w:tbl>
      <w:tblPr>
        <w:tblStyle w:val="TableGrid"/>
        <w:tblW w:w="0" w:type="auto"/>
        <w:tblLook w:val="0600" w:firstRow="0" w:lastRow="0" w:firstColumn="0" w:lastColumn="0" w:noHBand="1" w:noVBand="1"/>
      </w:tblPr>
      <w:tblGrid>
        <w:gridCol w:w="8516"/>
      </w:tblGrid>
      <w:tr w:rsidR="00C9662F" w:rsidRPr="001A3950" w14:paraId="6E019023" w14:textId="77777777" w:rsidTr="00E3046E">
        <w:tc>
          <w:tcPr>
            <w:tcW w:w="8516" w:type="dxa"/>
          </w:tcPr>
          <w:p w14:paraId="555B6859"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ard</w:t>
            </w:r>
          </w:p>
          <w:p w14:paraId="2EBEEFC8" w14:textId="77777777" w:rsidR="00C9662F" w:rsidRPr="001A3950" w:rsidRDefault="00C9662F" w:rsidP="00E3046E">
            <w:pPr>
              <w:spacing w:line="360" w:lineRule="auto"/>
              <w:rPr>
                <w:rFonts w:cs="Times New Roman"/>
              </w:rPr>
            </w:pPr>
            <w:r w:rsidRPr="001A3950">
              <w:rPr>
                <w:rFonts w:cs="Times New Roman"/>
              </w:rPr>
              <w:t>As a [user], I want [functionality], so that [value]</w:t>
            </w:r>
          </w:p>
        </w:tc>
      </w:tr>
      <w:tr w:rsidR="00C9662F" w:rsidRPr="001A3950" w14:paraId="1CAB5DD4" w14:textId="77777777" w:rsidTr="00E3046E">
        <w:tc>
          <w:tcPr>
            <w:tcW w:w="8516" w:type="dxa"/>
          </w:tcPr>
          <w:p w14:paraId="4D038FAA" w14:textId="77777777" w:rsidR="00C9662F" w:rsidRPr="001A3950" w:rsidRDefault="00C9662F" w:rsidP="00E3046E">
            <w:pPr>
              <w:spacing w:line="360" w:lineRule="auto"/>
              <w:rPr>
                <w:rFonts w:cs="Times New Roman"/>
              </w:rPr>
            </w:pPr>
            <w:r w:rsidRPr="001A3950">
              <w:rPr>
                <w:rFonts w:cs="Times New Roman"/>
                <w:b/>
              </w:rPr>
              <w:t>Story Narrative:</w:t>
            </w:r>
            <w:r w:rsidRPr="001A3950">
              <w:rPr>
                <w:rFonts w:cs="Times New Roman"/>
              </w:rPr>
              <w:t xml:space="preserve"> Access</w:t>
            </w:r>
          </w:p>
        </w:tc>
      </w:tr>
      <w:tr w:rsidR="00C9662F" w:rsidRPr="001A3950" w14:paraId="0F314386" w14:textId="77777777" w:rsidTr="00E3046E">
        <w:tc>
          <w:tcPr>
            <w:tcW w:w="8516" w:type="dxa"/>
          </w:tcPr>
          <w:p w14:paraId="753B4529"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DD92A1B"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C9662F" w:rsidRPr="001A3950" w14:paraId="1EE0FB69" w14:textId="77777777" w:rsidTr="00E3046E">
        <w:tc>
          <w:tcPr>
            <w:tcW w:w="8516" w:type="dxa"/>
          </w:tcPr>
          <w:p w14:paraId="6FF82CF1"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C9662F" w:rsidRPr="001A3950" w14:paraId="48525E4F" w14:textId="77777777" w:rsidTr="00E3046E">
        <w:tc>
          <w:tcPr>
            <w:tcW w:w="8516" w:type="dxa"/>
          </w:tcPr>
          <w:p w14:paraId="3819A750"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B347C6E"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796760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223AE43B"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C9662F" w:rsidRPr="001A3950" w14:paraId="5936C7B0" w14:textId="77777777" w:rsidTr="00E3046E">
        <w:tc>
          <w:tcPr>
            <w:tcW w:w="8516" w:type="dxa"/>
          </w:tcPr>
          <w:p w14:paraId="1AF8E35B"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C9662F" w:rsidRPr="001A3950" w14:paraId="20FE7623" w14:textId="77777777" w:rsidTr="00E3046E">
        <w:tc>
          <w:tcPr>
            <w:tcW w:w="8516" w:type="dxa"/>
          </w:tcPr>
          <w:p w14:paraId="25979C8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45CCEF8" w14:textId="77777777" w:rsidR="00C9662F" w:rsidRDefault="00C9662F" w:rsidP="00E3046E">
            <w:pPr>
              <w:pStyle w:val="ListParagraph"/>
              <w:numPr>
                <w:ilvl w:val="0"/>
                <w:numId w:val="15"/>
              </w:numPr>
              <w:spacing w:line="360" w:lineRule="auto"/>
              <w:rPr>
                <w:rFonts w:cs="Times New Roman"/>
              </w:rPr>
            </w:pPr>
            <w:r w:rsidRPr="001A3950">
              <w:rPr>
                <w:rFonts w:cs="Times New Roman"/>
              </w:rPr>
              <w:t>Click on the tool icon to run it.</w:t>
            </w:r>
          </w:p>
          <w:p w14:paraId="377CD776" w14:textId="77777777" w:rsidR="00C9662F"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B629BC3" w14:textId="77777777" w:rsidR="00C9662F" w:rsidRPr="00902218" w:rsidRDefault="00C9662F" w:rsidP="00E3046E">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D06DE93" w14:textId="77777777" w:rsidR="00C9662F" w:rsidRDefault="00C9662F" w:rsidP="00C9662F">
      <w:pPr>
        <w:pStyle w:val="Caption"/>
        <w:spacing w:line="360" w:lineRule="auto"/>
      </w:pPr>
      <w:bookmarkStart w:id="229" w:name="_Toc269659912"/>
      <w:r>
        <w:t xml:space="preserve">Table </w:t>
      </w:r>
      <w:fldSimple w:instr=" SEQ Table \* ARABIC ">
        <w:r w:rsidR="0073691D">
          <w:rPr>
            <w:noProof/>
          </w:rPr>
          <w:t>17</w:t>
        </w:r>
      </w:fldSimple>
      <w:r>
        <w:t>: Access user story</w:t>
      </w:r>
      <w:bookmarkEnd w:id="229"/>
    </w:p>
    <w:tbl>
      <w:tblPr>
        <w:tblStyle w:val="TableGrid"/>
        <w:tblW w:w="0" w:type="auto"/>
        <w:tblLook w:val="0600" w:firstRow="0" w:lastRow="0" w:firstColumn="0" w:lastColumn="0" w:noHBand="1" w:noVBand="1"/>
      </w:tblPr>
      <w:tblGrid>
        <w:gridCol w:w="8516"/>
      </w:tblGrid>
      <w:tr w:rsidR="00C9662F" w:rsidRPr="00807B87" w14:paraId="5794BB90" w14:textId="77777777" w:rsidTr="00E3046E">
        <w:tc>
          <w:tcPr>
            <w:tcW w:w="8516" w:type="dxa"/>
          </w:tcPr>
          <w:p w14:paraId="6B95A0A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6409B5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2AD5464C" w14:textId="77777777" w:rsidTr="00E3046E">
        <w:tc>
          <w:tcPr>
            <w:tcW w:w="8516" w:type="dxa"/>
          </w:tcPr>
          <w:p w14:paraId="7FEC646A"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C9662F" w:rsidRPr="00807B87" w14:paraId="0924803E" w14:textId="77777777" w:rsidTr="00E3046E">
        <w:tc>
          <w:tcPr>
            <w:tcW w:w="8516" w:type="dxa"/>
          </w:tcPr>
          <w:p w14:paraId="52F69AF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59A3C8E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5F1138"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C9662F" w:rsidRPr="00807B87" w14:paraId="54E9A30D" w14:textId="77777777" w:rsidTr="00E3046E">
        <w:tc>
          <w:tcPr>
            <w:tcW w:w="8516" w:type="dxa"/>
          </w:tcPr>
          <w:p w14:paraId="58587768"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EE2604B" w14:textId="77777777" w:rsidTr="00E3046E">
        <w:tc>
          <w:tcPr>
            <w:tcW w:w="8516" w:type="dxa"/>
          </w:tcPr>
          <w:p w14:paraId="2221147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A1C1FC1"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53FB243A"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4A99B3C"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9B548A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AB1122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16130438" w14:textId="77777777" w:rsidR="00C9662F" w:rsidRPr="00807B87" w:rsidRDefault="00C9662F" w:rsidP="00E3046E">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729590D6" w14:textId="77777777" w:rsidR="00C9662F" w:rsidRPr="00807B87" w:rsidRDefault="00C9662F" w:rsidP="00E3046E">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C9662F" w:rsidRPr="00807B87" w14:paraId="5B66E43B" w14:textId="77777777" w:rsidTr="00E3046E">
        <w:tc>
          <w:tcPr>
            <w:tcW w:w="8516" w:type="dxa"/>
          </w:tcPr>
          <w:p w14:paraId="7D95158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6EDD1B6" w14:textId="77777777" w:rsidTr="00E3046E">
        <w:tc>
          <w:tcPr>
            <w:tcW w:w="8516" w:type="dxa"/>
          </w:tcPr>
          <w:p w14:paraId="154E9A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0391BB1E" w14:textId="77777777" w:rsidR="00C9662F" w:rsidRPr="00807B87" w:rsidRDefault="00C9662F" w:rsidP="00E3046E">
            <w:pPr>
              <w:pStyle w:val="ListParagraph"/>
              <w:numPr>
                <w:ilvl w:val="0"/>
                <w:numId w:val="17"/>
              </w:numPr>
              <w:spacing w:line="360" w:lineRule="auto"/>
              <w:rPr>
                <w:rFonts w:cs="Times New Roman"/>
              </w:rPr>
            </w:pPr>
            <w:r w:rsidRPr="00807B87">
              <w:rPr>
                <w:rFonts w:cs="Times New Roman"/>
              </w:rPr>
              <w:t>Click on the tool icon to run it.</w:t>
            </w:r>
          </w:p>
          <w:p w14:paraId="08C42B91" w14:textId="77777777" w:rsidR="00C9662F" w:rsidRPr="00807B87" w:rsidRDefault="00C9662F" w:rsidP="00E3046E">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8C81FF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607EE261"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7EBF7E0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3539842"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0904E63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1C013F80" w14:textId="77777777" w:rsidR="00C9662F" w:rsidRPr="00807B87" w:rsidRDefault="00C9662F" w:rsidP="00E3046E">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1C932682" w14:textId="77777777" w:rsidR="00C9662F" w:rsidRDefault="00C9662F" w:rsidP="00C9662F">
      <w:pPr>
        <w:pStyle w:val="Caption"/>
        <w:spacing w:line="360" w:lineRule="auto"/>
      </w:pPr>
      <w:bookmarkStart w:id="230" w:name="_Ref269647731"/>
      <w:bookmarkStart w:id="231" w:name="_Toc269659913"/>
      <w:r>
        <w:t xml:space="preserve">Table </w:t>
      </w:r>
      <w:fldSimple w:instr=" SEQ Table \* ARABIC ">
        <w:r w:rsidR="0073691D">
          <w:rPr>
            <w:noProof/>
          </w:rPr>
          <w:t>18</w:t>
        </w:r>
      </w:fldSimple>
      <w:r>
        <w:t>: Run 1 user story</w:t>
      </w:r>
      <w:bookmarkEnd w:id="230"/>
      <w:bookmarkEnd w:id="231"/>
    </w:p>
    <w:tbl>
      <w:tblPr>
        <w:tblStyle w:val="TableGrid"/>
        <w:tblW w:w="0" w:type="auto"/>
        <w:tblLook w:val="0600" w:firstRow="0" w:lastRow="0" w:firstColumn="0" w:lastColumn="0" w:noHBand="1" w:noVBand="1"/>
      </w:tblPr>
      <w:tblGrid>
        <w:gridCol w:w="8516"/>
      </w:tblGrid>
      <w:tr w:rsidR="00C9662F" w:rsidRPr="00807B87" w14:paraId="55C1B987" w14:textId="77777777" w:rsidTr="00E3046E">
        <w:tc>
          <w:tcPr>
            <w:tcW w:w="8516" w:type="dxa"/>
          </w:tcPr>
          <w:p w14:paraId="5439189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D70A6F4"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2BFFEEB" w14:textId="77777777" w:rsidTr="00E3046E">
        <w:tc>
          <w:tcPr>
            <w:tcW w:w="8516" w:type="dxa"/>
          </w:tcPr>
          <w:p w14:paraId="03F7568D"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C9662F" w:rsidRPr="00807B87" w14:paraId="08AB7E6C" w14:textId="77777777" w:rsidTr="00E3046E">
        <w:tc>
          <w:tcPr>
            <w:tcW w:w="8516" w:type="dxa"/>
          </w:tcPr>
          <w:p w14:paraId="5AA350D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46612F48"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95FBB92"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9662F" w:rsidRPr="00807B87" w14:paraId="2D5F22F3" w14:textId="77777777" w:rsidTr="00E3046E">
        <w:tc>
          <w:tcPr>
            <w:tcW w:w="8516" w:type="dxa"/>
          </w:tcPr>
          <w:p w14:paraId="361DB96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789E36A" w14:textId="77777777" w:rsidTr="00E3046E">
        <w:tc>
          <w:tcPr>
            <w:tcW w:w="8516" w:type="dxa"/>
          </w:tcPr>
          <w:p w14:paraId="35CC9F6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60B946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547E093"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317F15A2"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736DC47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5516D03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73D9BE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4191C36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00331C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5983D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1C805F9E"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E0F0FE" w14:textId="77777777" w:rsidR="00C9662F" w:rsidRPr="00807B87" w:rsidRDefault="00C9662F" w:rsidP="00E3046E">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9662F" w:rsidRPr="00807B87" w14:paraId="2E638276" w14:textId="77777777" w:rsidTr="00E3046E">
        <w:tc>
          <w:tcPr>
            <w:tcW w:w="8516" w:type="dxa"/>
          </w:tcPr>
          <w:p w14:paraId="2FE63A9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B975EA8" w14:textId="77777777" w:rsidTr="00E3046E">
        <w:tc>
          <w:tcPr>
            <w:tcW w:w="8516" w:type="dxa"/>
          </w:tcPr>
          <w:p w14:paraId="3A90B22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C0F2801"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file menu.</w:t>
            </w:r>
          </w:p>
          <w:p w14:paraId="4C7EA426"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import new ontology.</w:t>
            </w:r>
          </w:p>
          <w:p w14:paraId="316C3453"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Browse for the new ontology file.</w:t>
            </w:r>
          </w:p>
          <w:p w14:paraId="1F202AEC"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Click OK.</w:t>
            </w:r>
          </w:p>
          <w:p w14:paraId="301B6040"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254839CA"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Application refreshed with new ontology.</w:t>
            </w:r>
          </w:p>
          <w:p w14:paraId="5EDDB93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7B188EEF"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file menu.</w:t>
            </w:r>
          </w:p>
          <w:p w14:paraId="783059FC"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import new ontology.</w:t>
            </w:r>
          </w:p>
          <w:p w14:paraId="71F91FC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Browse for the new ontology file.</w:t>
            </w:r>
          </w:p>
          <w:p w14:paraId="7D458356"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Click OK.</w:t>
            </w:r>
          </w:p>
          <w:p w14:paraId="6ECC7D4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5EF743F"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Application refreshed with new ontology.</w:t>
            </w:r>
          </w:p>
          <w:p w14:paraId="3E4B722C"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F67E14A"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7F3AD5E1"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0F2C1EA3"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2AA01D78" w14:textId="77777777" w:rsidR="00C9662F" w:rsidRPr="00807B87" w:rsidRDefault="00C9662F" w:rsidP="00E3046E">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5917399B" w14:textId="77777777" w:rsidR="00C9662F" w:rsidRDefault="00C9662F" w:rsidP="00C9662F">
      <w:pPr>
        <w:pStyle w:val="Caption"/>
        <w:spacing w:line="360" w:lineRule="auto"/>
      </w:pPr>
      <w:bookmarkStart w:id="232" w:name="_Ref269647778"/>
      <w:bookmarkStart w:id="233" w:name="_Ref269647827"/>
      <w:bookmarkStart w:id="234" w:name="_Ref269647942"/>
      <w:bookmarkStart w:id="235" w:name="_Toc269659914"/>
      <w:r>
        <w:t xml:space="preserve">Table </w:t>
      </w:r>
      <w:fldSimple w:instr=" SEQ Table \* ARABIC ">
        <w:r w:rsidR="0073691D">
          <w:rPr>
            <w:noProof/>
          </w:rPr>
          <w:t>19</w:t>
        </w:r>
      </w:fldSimple>
      <w:r>
        <w:t>: Run 2 user story</w:t>
      </w:r>
      <w:bookmarkEnd w:id="232"/>
      <w:bookmarkEnd w:id="233"/>
      <w:bookmarkEnd w:id="234"/>
      <w:bookmarkEnd w:id="235"/>
    </w:p>
    <w:tbl>
      <w:tblPr>
        <w:tblStyle w:val="TableGrid"/>
        <w:tblW w:w="0" w:type="auto"/>
        <w:tblLook w:val="0600" w:firstRow="0" w:lastRow="0" w:firstColumn="0" w:lastColumn="0" w:noHBand="1" w:noVBand="1"/>
      </w:tblPr>
      <w:tblGrid>
        <w:gridCol w:w="8516"/>
      </w:tblGrid>
      <w:tr w:rsidR="00C9662F" w:rsidRPr="00807B87" w14:paraId="4F299680" w14:textId="77777777" w:rsidTr="00E3046E">
        <w:tc>
          <w:tcPr>
            <w:tcW w:w="8516" w:type="dxa"/>
          </w:tcPr>
          <w:p w14:paraId="6B09E2B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54ABC60"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D87FB4F" w14:textId="77777777" w:rsidTr="00E3046E">
        <w:tc>
          <w:tcPr>
            <w:tcW w:w="8516" w:type="dxa"/>
          </w:tcPr>
          <w:p w14:paraId="097F8E6F"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View</w:t>
            </w:r>
          </w:p>
        </w:tc>
      </w:tr>
      <w:tr w:rsidR="00C9662F" w:rsidRPr="00807B87" w14:paraId="5885A946" w14:textId="77777777" w:rsidTr="00E3046E">
        <w:tc>
          <w:tcPr>
            <w:tcW w:w="8516" w:type="dxa"/>
          </w:tcPr>
          <w:p w14:paraId="64C0EE5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C9662F" w:rsidRPr="00807B87" w14:paraId="2E9FDB56" w14:textId="77777777" w:rsidTr="00E3046E">
        <w:tc>
          <w:tcPr>
            <w:tcW w:w="8516" w:type="dxa"/>
          </w:tcPr>
          <w:p w14:paraId="1ABBB87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17D7331C" w14:textId="77777777" w:rsidTr="00E3046E">
        <w:tc>
          <w:tcPr>
            <w:tcW w:w="8516" w:type="dxa"/>
          </w:tcPr>
          <w:p w14:paraId="45AE37A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4798D6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D6DDE3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0AF298A9" w14:textId="1D19F64B"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r w:rsidR="006A1F9F" w:rsidRPr="00807B87">
              <w:rPr>
                <w:rFonts w:cs="Times New Roman"/>
              </w:rPr>
              <w:t>.</w:t>
            </w:r>
          </w:p>
        </w:tc>
      </w:tr>
      <w:tr w:rsidR="00C9662F" w:rsidRPr="00807B87" w14:paraId="19719C22" w14:textId="77777777" w:rsidTr="00E3046E">
        <w:tc>
          <w:tcPr>
            <w:tcW w:w="8516" w:type="dxa"/>
          </w:tcPr>
          <w:p w14:paraId="35D076F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8E219C5" w14:textId="77777777" w:rsidTr="00E3046E">
        <w:tc>
          <w:tcPr>
            <w:tcW w:w="8516" w:type="dxa"/>
          </w:tcPr>
          <w:p w14:paraId="367F7E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541646D3"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view menu on the menu bar.</w:t>
            </w:r>
          </w:p>
          <w:p w14:paraId="75A7E524"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tree or list view.</w:t>
            </w:r>
          </w:p>
          <w:p w14:paraId="450E83C6" w14:textId="77777777" w:rsidR="00C9662F" w:rsidRPr="00807B87" w:rsidRDefault="00C9662F" w:rsidP="00E3046E">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038869" w14:textId="77777777" w:rsidR="00C9662F" w:rsidRDefault="00C9662F" w:rsidP="00C9662F">
      <w:pPr>
        <w:pStyle w:val="Caption"/>
        <w:spacing w:line="360" w:lineRule="auto"/>
      </w:pPr>
      <w:bookmarkStart w:id="236" w:name="_Toc269659915"/>
      <w:r>
        <w:t xml:space="preserve">Table </w:t>
      </w:r>
      <w:fldSimple w:instr=" SEQ Table \* ARABIC ">
        <w:r w:rsidR="0073691D">
          <w:rPr>
            <w:noProof/>
          </w:rPr>
          <w:t>20</w:t>
        </w:r>
      </w:fldSimple>
      <w:r>
        <w:t>: View user story</w:t>
      </w:r>
      <w:bookmarkEnd w:id="236"/>
    </w:p>
    <w:tbl>
      <w:tblPr>
        <w:tblStyle w:val="TableGrid"/>
        <w:tblW w:w="0" w:type="auto"/>
        <w:tblLook w:val="0600" w:firstRow="0" w:lastRow="0" w:firstColumn="0" w:lastColumn="0" w:noHBand="1" w:noVBand="1"/>
      </w:tblPr>
      <w:tblGrid>
        <w:gridCol w:w="8516"/>
      </w:tblGrid>
      <w:tr w:rsidR="00C9662F" w:rsidRPr="00807B87" w14:paraId="148247A5" w14:textId="77777777" w:rsidTr="00E3046E">
        <w:tc>
          <w:tcPr>
            <w:tcW w:w="8516" w:type="dxa"/>
          </w:tcPr>
          <w:p w14:paraId="239508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7842B6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7AF3182" w14:textId="77777777" w:rsidTr="00E3046E">
        <w:tc>
          <w:tcPr>
            <w:tcW w:w="8516" w:type="dxa"/>
          </w:tcPr>
          <w:p w14:paraId="65033904"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anguage</w:t>
            </w:r>
          </w:p>
        </w:tc>
      </w:tr>
      <w:tr w:rsidR="00C9662F" w:rsidRPr="00807B87" w14:paraId="638F2601" w14:textId="77777777" w:rsidTr="00E3046E">
        <w:tc>
          <w:tcPr>
            <w:tcW w:w="8516" w:type="dxa"/>
          </w:tcPr>
          <w:p w14:paraId="270B2703"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1E46F4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C9662F" w:rsidRPr="00807B87" w14:paraId="133A5BCE" w14:textId="77777777" w:rsidTr="00E3046E">
        <w:tc>
          <w:tcPr>
            <w:tcW w:w="8516" w:type="dxa"/>
          </w:tcPr>
          <w:p w14:paraId="05B1DB65"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44CB4F8C" w14:textId="77777777" w:rsidTr="00E3046E">
        <w:tc>
          <w:tcPr>
            <w:tcW w:w="8516" w:type="dxa"/>
          </w:tcPr>
          <w:p w14:paraId="40E0A47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0512064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1F88A4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580C0AA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61028682"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38EF0623" w14:textId="77777777" w:rsidR="00C9662F" w:rsidRPr="00807B87" w:rsidRDefault="00C9662F" w:rsidP="00E3046E">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C9662F" w:rsidRPr="00807B87" w14:paraId="07796B40" w14:textId="77777777" w:rsidTr="00E3046E">
        <w:tc>
          <w:tcPr>
            <w:tcW w:w="8516" w:type="dxa"/>
          </w:tcPr>
          <w:p w14:paraId="46B777B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8FC104A" w14:textId="77777777" w:rsidTr="00E3046E">
        <w:tc>
          <w:tcPr>
            <w:tcW w:w="8516" w:type="dxa"/>
          </w:tcPr>
          <w:p w14:paraId="581424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17D0FEE9"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configuration menu on the menu bar.</w:t>
            </w:r>
          </w:p>
          <w:p w14:paraId="47CFEB3D"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View available languages drop down menu.</w:t>
            </w:r>
          </w:p>
          <w:p w14:paraId="0E805EA7"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wanted language.</w:t>
            </w:r>
          </w:p>
          <w:p w14:paraId="6DBBD7D3" w14:textId="77777777" w:rsidR="00C9662F" w:rsidRPr="00807B87" w:rsidRDefault="00C9662F" w:rsidP="00E3046E">
            <w:pPr>
              <w:pStyle w:val="ListParagraph"/>
              <w:numPr>
                <w:ilvl w:val="0"/>
                <w:numId w:val="26"/>
              </w:numPr>
              <w:spacing w:after="120" w:line="360" w:lineRule="auto"/>
              <w:rPr>
                <w:rFonts w:cs="Times New Roman"/>
              </w:rPr>
            </w:pPr>
            <w:r w:rsidRPr="00807B87">
              <w:rPr>
                <w:rFonts w:cs="Times New Roman"/>
              </w:rPr>
              <w:t>Application refreshed with new language.</w:t>
            </w:r>
          </w:p>
          <w:p w14:paraId="5A53AB78"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56E5F123"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Open ontology with Protégé.</w:t>
            </w:r>
          </w:p>
          <w:p w14:paraId="4E609DB0" w14:textId="77777777" w:rsidR="00C9662F" w:rsidRPr="00807B87" w:rsidRDefault="00C9662F" w:rsidP="00E3046E">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6B8E37D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hoose language for the label.</w:t>
            </w:r>
          </w:p>
          <w:p w14:paraId="4A00F0D9"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124821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lick Ok.</w:t>
            </w:r>
          </w:p>
          <w:p w14:paraId="109F43E3" w14:textId="77777777" w:rsidR="00C9662F" w:rsidRPr="00807B87" w:rsidRDefault="00C9662F" w:rsidP="00E3046E">
            <w:pPr>
              <w:pStyle w:val="ListParagraph"/>
              <w:keepNext/>
              <w:numPr>
                <w:ilvl w:val="0"/>
                <w:numId w:val="27"/>
              </w:numPr>
              <w:spacing w:after="120" w:line="360" w:lineRule="auto"/>
              <w:rPr>
                <w:rFonts w:cs="Times New Roman"/>
              </w:rPr>
            </w:pPr>
            <w:r w:rsidRPr="00807B87">
              <w:rPr>
                <w:rFonts w:cs="Times New Roman"/>
              </w:rPr>
              <w:t>Save ontology file.</w:t>
            </w:r>
          </w:p>
        </w:tc>
      </w:tr>
    </w:tbl>
    <w:p w14:paraId="0909C2E6" w14:textId="77777777" w:rsidR="00C9662F" w:rsidRDefault="00C9662F" w:rsidP="00C9662F">
      <w:pPr>
        <w:pStyle w:val="Caption"/>
        <w:spacing w:line="360" w:lineRule="auto"/>
      </w:pPr>
      <w:bookmarkStart w:id="237" w:name="_Ref269647857"/>
      <w:bookmarkStart w:id="238" w:name="_Toc269659916"/>
      <w:r>
        <w:t xml:space="preserve">Table </w:t>
      </w:r>
      <w:fldSimple w:instr=" SEQ Table \* ARABIC ">
        <w:r w:rsidR="0073691D">
          <w:rPr>
            <w:noProof/>
          </w:rPr>
          <w:t>21</w:t>
        </w:r>
      </w:fldSimple>
      <w:r>
        <w:t>: Language user story</w:t>
      </w:r>
      <w:bookmarkEnd w:id="237"/>
      <w:bookmarkEnd w:id="238"/>
    </w:p>
    <w:tbl>
      <w:tblPr>
        <w:tblStyle w:val="TableGrid"/>
        <w:tblW w:w="0" w:type="auto"/>
        <w:tblLook w:val="0600" w:firstRow="0" w:lastRow="0" w:firstColumn="0" w:lastColumn="0" w:noHBand="1" w:noVBand="1"/>
      </w:tblPr>
      <w:tblGrid>
        <w:gridCol w:w="8516"/>
      </w:tblGrid>
      <w:tr w:rsidR="00C9662F" w:rsidRPr="00807B87" w14:paraId="060E9D19" w14:textId="77777777" w:rsidTr="00E3046E">
        <w:tc>
          <w:tcPr>
            <w:tcW w:w="8516" w:type="dxa"/>
          </w:tcPr>
          <w:p w14:paraId="5686A72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06C671F6"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0F3ED090" w14:textId="77777777" w:rsidTr="00E3046E">
        <w:tc>
          <w:tcPr>
            <w:tcW w:w="8516" w:type="dxa"/>
          </w:tcPr>
          <w:p w14:paraId="79AD7A6E"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C9662F" w:rsidRPr="00807B87" w14:paraId="6FE682F2" w14:textId="77777777" w:rsidTr="00E3046E">
        <w:tc>
          <w:tcPr>
            <w:tcW w:w="8516" w:type="dxa"/>
          </w:tcPr>
          <w:p w14:paraId="77D3EED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87F8A3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C9662F" w:rsidRPr="00807B87" w14:paraId="5469B231" w14:textId="77777777" w:rsidTr="00E3046E">
        <w:tc>
          <w:tcPr>
            <w:tcW w:w="8516" w:type="dxa"/>
          </w:tcPr>
          <w:p w14:paraId="793A80B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73D498F4" w14:textId="77777777" w:rsidTr="00E3046E">
        <w:tc>
          <w:tcPr>
            <w:tcW w:w="8516" w:type="dxa"/>
          </w:tcPr>
          <w:p w14:paraId="75E5F26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191CCF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216FD38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5A13A32F"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3E682F8B"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3DF4CFCC"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C9662F" w:rsidRPr="00807B87" w14:paraId="216AA991" w14:textId="77777777" w:rsidTr="00E3046E">
        <w:tc>
          <w:tcPr>
            <w:tcW w:w="8516" w:type="dxa"/>
          </w:tcPr>
          <w:p w14:paraId="3DFCAC4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0B7F38B3" w14:textId="77777777" w:rsidTr="00E3046E">
        <w:tc>
          <w:tcPr>
            <w:tcW w:w="8516" w:type="dxa"/>
          </w:tcPr>
          <w:p w14:paraId="13F7DDD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27075E59"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0BB47D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BC0A05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Filtered ingredients are highlighted.</w:t>
            </w:r>
          </w:p>
          <w:p w14:paraId="77D4B04D" w14:textId="77777777" w:rsidR="00C9662F" w:rsidRPr="00807B87" w:rsidRDefault="00C9662F" w:rsidP="00E3046E">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357C73BB"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0270AD38"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Open ontology with Protégé.</w:t>
            </w:r>
          </w:p>
          <w:p w14:paraId="37B2007B" w14:textId="77777777" w:rsidR="00C9662F" w:rsidRPr="00807B87" w:rsidRDefault="00C9662F" w:rsidP="00E3046E">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42C93EEF"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D8035E9"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Click Ok.</w:t>
            </w:r>
          </w:p>
          <w:p w14:paraId="7AA0F260" w14:textId="77777777" w:rsidR="00C9662F" w:rsidRPr="00807B87" w:rsidRDefault="00C9662F" w:rsidP="00E3046E">
            <w:pPr>
              <w:pStyle w:val="ListParagraph"/>
              <w:keepNext/>
              <w:numPr>
                <w:ilvl w:val="0"/>
                <w:numId w:val="29"/>
              </w:numPr>
              <w:spacing w:after="120" w:line="360" w:lineRule="auto"/>
              <w:rPr>
                <w:rFonts w:cs="Times New Roman"/>
              </w:rPr>
            </w:pPr>
            <w:r w:rsidRPr="00807B87">
              <w:rPr>
                <w:rFonts w:cs="Times New Roman"/>
              </w:rPr>
              <w:t>Save ontology file.</w:t>
            </w:r>
          </w:p>
        </w:tc>
      </w:tr>
    </w:tbl>
    <w:p w14:paraId="2AAEED31" w14:textId="77777777" w:rsidR="00C9662F" w:rsidRDefault="00C9662F" w:rsidP="00C9662F">
      <w:pPr>
        <w:pStyle w:val="Caption"/>
        <w:spacing w:line="360" w:lineRule="auto"/>
      </w:pPr>
      <w:bookmarkStart w:id="239" w:name="_Ref269647883"/>
      <w:bookmarkStart w:id="240" w:name="_Ref269647966"/>
      <w:bookmarkStart w:id="241" w:name="_Toc269659917"/>
      <w:r>
        <w:t xml:space="preserve">Table </w:t>
      </w:r>
      <w:fldSimple w:instr=" SEQ Table \* ARABIC ">
        <w:r w:rsidR="0073691D">
          <w:rPr>
            <w:noProof/>
          </w:rPr>
          <w:t>22</w:t>
        </w:r>
      </w:fldSimple>
      <w:r>
        <w:t>: Tree View Filter user story</w:t>
      </w:r>
      <w:bookmarkEnd w:id="239"/>
      <w:bookmarkEnd w:id="240"/>
      <w:bookmarkEnd w:id="241"/>
    </w:p>
    <w:tbl>
      <w:tblPr>
        <w:tblStyle w:val="TableGrid"/>
        <w:tblW w:w="0" w:type="auto"/>
        <w:tblLook w:val="0600" w:firstRow="0" w:lastRow="0" w:firstColumn="0" w:lastColumn="0" w:noHBand="1" w:noVBand="1"/>
      </w:tblPr>
      <w:tblGrid>
        <w:gridCol w:w="8516"/>
      </w:tblGrid>
      <w:tr w:rsidR="00C9662F" w:rsidRPr="00807B87" w14:paraId="402CC3DD" w14:textId="77777777" w:rsidTr="00E3046E">
        <w:tc>
          <w:tcPr>
            <w:tcW w:w="8516" w:type="dxa"/>
          </w:tcPr>
          <w:p w14:paraId="13CE333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88E8FB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379FE818" w14:textId="77777777" w:rsidTr="00E3046E">
        <w:tc>
          <w:tcPr>
            <w:tcW w:w="8516" w:type="dxa"/>
          </w:tcPr>
          <w:p w14:paraId="1062C157"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C9662F" w:rsidRPr="00807B87" w14:paraId="3272A1EB" w14:textId="77777777" w:rsidTr="00E3046E">
        <w:tc>
          <w:tcPr>
            <w:tcW w:w="8516" w:type="dxa"/>
          </w:tcPr>
          <w:p w14:paraId="0C97B1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C9662F" w:rsidRPr="00807B87" w14:paraId="77311ED7" w14:textId="77777777" w:rsidTr="00E3046E">
        <w:tc>
          <w:tcPr>
            <w:tcW w:w="8516" w:type="dxa"/>
          </w:tcPr>
          <w:p w14:paraId="72BA7B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69C8A45" w14:textId="77777777" w:rsidTr="00E3046E">
        <w:tc>
          <w:tcPr>
            <w:tcW w:w="8516" w:type="dxa"/>
          </w:tcPr>
          <w:p w14:paraId="3279261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CB780F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56DC906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C9662F" w:rsidRPr="00807B87" w14:paraId="7F29E18F" w14:textId="77777777" w:rsidTr="00E3046E">
        <w:tc>
          <w:tcPr>
            <w:tcW w:w="8516" w:type="dxa"/>
          </w:tcPr>
          <w:p w14:paraId="1E71648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5354F5E" w14:textId="77777777" w:rsidTr="00E3046E">
        <w:tc>
          <w:tcPr>
            <w:tcW w:w="8516" w:type="dxa"/>
          </w:tcPr>
          <w:p w14:paraId="04BF215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336EB9C8"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On list view, write filter text in the text filed.</w:t>
            </w:r>
          </w:p>
          <w:p w14:paraId="39DA09D2"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Ingredients are filtered based on the input criteria.</w:t>
            </w:r>
          </w:p>
          <w:p w14:paraId="7CB780CC"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Filtered ingredients are displayed.</w:t>
            </w:r>
          </w:p>
          <w:p w14:paraId="26D50533" w14:textId="77777777" w:rsidR="00C9662F" w:rsidRPr="00807B87" w:rsidRDefault="00C9662F" w:rsidP="00E3046E">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79329AD1" w14:textId="77777777" w:rsidR="00C9662F" w:rsidRDefault="00C9662F" w:rsidP="00C9662F">
      <w:pPr>
        <w:pStyle w:val="Caption"/>
        <w:spacing w:line="360" w:lineRule="auto"/>
      </w:pPr>
      <w:bookmarkStart w:id="242" w:name="_Ref269647907"/>
      <w:bookmarkStart w:id="243" w:name="_Toc269659918"/>
      <w:r>
        <w:t xml:space="preserve">Table </w:t>
      </w:r>
      <w:fldSimple w:instr=" SEQ Table \* ARABIC ">
        <w:r w:rsidR="0073691D">
          <w:rPr>
            <w:noProof/>
          </w:rPr>
          <w:t>23</w:t>
        </w:r>
      </w:fldSimple>
      <w:r>
        <w:t>: List View Filter user story</w:t>
      </w:r>
      <w:bookmarkEnd w:id="242"/>
      <w:bookmarkEnd w:id="243"/>
    </w:p>
    <w:tbl>
      <w:tblPr>
        <w:tblStyle w:val="TableGrid"/>
        <w:tblW w:w="0" w:type="auto"/>
        <w:tblLook w:val="0600" w:firstRow="0" w:lastRow="0" w:firstColumn="0" w:lastColumn="0" w:noHBand="1" w:noVBand="1"/>
      </w:tblPr>
      <w:tblGrid>
        <w:gridCol w:w="8516"/>
      </w:tblGrid>
      <w:tr w:rsidR="00C9662F" w:rsidRPr="00807B87" w14:paraId="0E8BCC50" w14:textId="77777777" w:rsidTr="00E3046E">
        <w:tc>
          <w:tcPr>
            <w:tcW w:w="8516" w:type="dxa"/>
          </w:tcPr>
          <w:p w14:paraId="256A43A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8B33882"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5A678A0" w14:textId="77777777" w:rsidTr="00E3046E">
        <w:tc>
          <w:tcPr>
            <w:tcW w:w="8516" w:type="dxa"/>
          </w:tcPr>
          <w:p w14:paraId="2429E0EC"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Query</w:t>
            </w:r>
          </w:p>
        </w:tc>
      </w:tr>
      <w:tr w:rsidR="00C9662F" w:rsidRPr="00807B87" w14:paraId="419D4186" w14:textId="77777777" w:rsidTr="00E3046E">
        <w:tc>
          <w:tcPr>
            <w:tcW w:w="8516" w:type="dxa"/>
          </w:tcPr>
          <w:p w14:paraId="0E6E897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C9662F" w:rsidRPr="00807B87" w14:paraId="74FD2934" w14:textId="77777777" w:rsidTr="00E3046E">
        <w:tc>
          <w:tcPr>
            <w:tcW w:w="8516" w:type="dxa"/>
          </w:tcPr>
          <w:p w14:paraId="48E78599"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0491F94F" w14:textId="77777777" w:rsidTr="00E3046E">
        <w:tc>
          <w:tcPr>
            <w:tcW w:w="8516" w:type="dxa"/>
          </w:tcPr>
          <w:p w14:paraId="2F229BF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5DC51D54"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E0302D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C9662F" w:rsidRPr="00807B87" w14:paraId="3BEADC00" w14:textId="77777777" w:rsidTr="00E3046E">
        <w:tc>
          <w:tcPr>
            <w:tcW w:w="8516" w:type="dxa"/>
          </w:tcPr>
          <w:p w14:paraId="6F160C8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7E1D245" w14:textId="77777777" w:rsidTr="00E3046E">
        <w:tc>
          <w:tcPr>
            <w:tcW w:w="8516" w:type="dxa"/>
          </w:tcPr>
          <w:p w14:paraId="3C06C0B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6A1D2392"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On list or tree view, select ingredient.</w:t>
            </w:r>
          </w:p>
          <w:p w14:paraId="7AEA7D1D"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10CEC304"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671C1F22"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Click on run button.</w:t>
            </w:r>
          </w:p>
          <w:p w14:paraId="3CE33B69"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Tool shows the results.</w:t>
            </w:r>
          </w:p>
          <w:p w14:paraId="746AFFBC" w14:textId="1129E1F9" w:rsidR="00C9662F" w:rsidRPr="00807B87" w:rsidRDefault="00C9662F" w:rsidP="00E3046E">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r w:rsidR="006A1F9F" w:rsidRPr="00807B87">
              <w:rPr>
                <w:rFonts w:cs="Times New Roman"/>
              </w:rPr>
              <w:t>and form</w:t>
            </w:r>
            <w:r w:rsidRPr="00807B87">
              <w:rPr>
                <w:rFonts w:cs="Times New Roman"/>
              </w:rPr>
              <w:t xml:space="preserve"> another query.</w:t>
            </w:r>
          </w:p>
        </w:tc>
      </w:tr>
    </w:tbl>
    <w:p w14:paraId="3D4C8E63" w14:textId="77777777" w:rsidR="00C9662F" w:rsidRDefault="00C9662F" w:rsidP="00C9662F">
      <w:pPr>
        <w:pStyle w:val="Caption"/>
        <w:spacing w:line="360" w:lineRule="auto"/>
      </w:pPr>
      <w:bookmarkStart w:id="244" w:name="_Toc269659919"/>
      <w:r>
        <w:t xml:space="preserve">Table </w:t>
      </w:r>
      <w:fldSimple w:instr=" SEQ Table \* ARABIC ">
        <w:r w:rsidR="0073691D">
          <w:rPr>
            <w:noProof/>
          </w:rPr>
          <w:t>24</w:t>
        </w:r>
      </w:fldSimple>
      <w:r>
        <w:t>: Query user story</w:t>
      </w:r>
      <w:bookmarkEnd w:id="244"/>
    </w:p>
    <w:tbl>
      <w:tblPr>
        <w:tblStyle w:val="TableGrid"/>
        <w:tblW w:w="0" w:type="auto"/>
        <w:tblLook w:val="0600" w:firstRow="0" w:lastRow="0" w:firstColumn="0" w:lastColumn="0" w:noHBand="1" w:noVBand="1"/>
      </w:tblPr>
      <w:tblGrid>
        <w:gridCol w:w="8516"/>
      </w:tblGrid>
      <w:tr w:rsidR="00C9662F" w:rsidRPr="00807B87" w14:paraId="4F6A56DA" w14:textId="77777777" w:rsidTr="00E3046E">
        <w:tc>
          <w:tcPr>
            <w:tcW w:w="8516" w:type="dxa"/>
          </w:tcPr>
          <w:p w14:paraId="3CFF465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839E09B"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0F81176" w14:textId="77777777" w:rsidTr="00E3046E">
        <w:tc>
          <w:tcPr>
            <w:tcW w:w="8516" w:type="dxa"/>
          </w:tcPr>
          <w:p w14:paraId="3D92BA0B"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Facet</w:t>
            </w:r>
          </w:p>
        </w:tc>
      </w:tr>
      <w:tr w:rsidR="00C9662F" w:rsidRPr="00807B87" w14:paraId="13D933C5" w14:textId="77777777" w:rsidTr="00E3046E">
        <w:tc>
          <w:tcPr>
            <w:tcW w:w="8516" w:type="dxa"/>
          </w:tcPr>
          <w:p w14:paraId="07C2B11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530F7A7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C9662F" w:rsidRPr="00807B87" w14:paraId="3B925197" w14:textId="77777777" w:rsidTr="00E3046E">
        <w:tc>
          <w:tcPr>
            <w:tcW w:w="8516" w:type="dxa"/>
          </w:tcPr>
          <w:p w14:paraId="0EA3C39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2E3446AB" w14:textId="77777777" w:rsidTr="00E3046E">
        <w:tc>
          <w:tcPr>
            <w:tcW w:w="8516" w:type="dxa"/>
          </w:tcPr>
          <w:p w14:paraId="7750E55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757C4D58"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CB00F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493FFBBC"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36A94A5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1795CCC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8DE2B69"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C9662F" w:rsidRPr="00807B87" w14:paraId="44DDD0EE" w14:textId="77777777" w:rsidTr="00E3046E">
        <w:tc>
          <w:tcPr>
            <w:tcW w:w="8516" w:type="dxa"/>
          </w:tcPr>
          <w:p w14:paraId="2687DAB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38793DD" w14:textId="77777777" w:rsidTr="00E3046E">
        <w:tc>
          <w:tcPr>
            <w:tcW w:w="8516" w:type="dxa"/>
          </w:tcPr>
          <w:p w14:paraId="0CA5146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40B7F84"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3827C039"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Result view refreshed with the new filtered result.</w:t>
            </w:r>
          </w:p>
          <w:p w14:paraId="6806194E" w14:textId="77777777" w:rsidR="00C9662F" w:rsidRPr="00807B87" w:rsidRDefault="00C9662F" w:rsidP="00E3046E">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4D05B3E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ED48F32" w14:textId="77777777" w:rsidR="00C9662F" w:rsidRPr="00807B87" w:rsidRDefault="00C9662F" w:rsidP="00E3046E">
            <w:pPr>
              <w:pStyle w:val="ListParagraph"/>
              <w:numPr>
                <w:ilvl w:val="0"/>
                <w:numId w:val="34"/>
              </w:numPr>
              <w:spacing w:line="360" w:lineRule="auto"/>
              <w:rPr>
                <w:rFonts w:cs="Times New Roman"/>
              </w:rPr>
            </w:pPr>
            <w:r w:rsidRPr="00807B87">
              <w:rPr>
                <w:rFonts w:cs="Times New Roman"/>
              </w:rPr>
              <w:t>Open ontology with Protégé.</w:t>
            </w:r>
          </w:p>
          <w:p w14:paraId="6B8653EB"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1B4E47C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2525267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1D41766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736818B8"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ies tab,</w:t>
            </w:r>
          </w:p>
          <w:p w14:paraId="7B8939B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5A78DAE7" w14:textId="77777777" w:rsidR="00C9662F" w:rsidRPr="00807B87" w:rsidRDefault="00C9662F" w:rsidP="00E3046E">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6972C8A0" w14:textId="77777777" w:rsidR="00C9662F" w:rsidRPr="00807B87" w:rsidRDefault="00C9662F" w:rsidP="00E3046E">
            <w:pPr>
              <w:pStyle w:val="ListParagraph"/>
              <w:keepNext/>
              <w:numPr>
                <w:ilvl w:val="0"/>
                <w:numId w:val="34"/>
              </w:numPr>
              <w:spacing w:after="120" w:line="360" w:lineRule="auto"/>
              <w:rPr>
                <w:rFonts w:cs="Times New Roman"/>
              </w:rPr>
            </w:pPr>
            <w:r w:rsidRPr="00807B87">
              <w:rPr>
                <w:rFonts w:cs="Times New Roman"/>
              </w:rPr>
              <w:t>Save ontology file.</w:t>
            </w:r>
          </w:p>
        </w:tc>
      </w:tr>
    </w:tbl>
    <w:p w14:paraId="33407B26" w14:textId="77777777" w:rsidR="00C9662F" w:rsidRPr="001543AD" w:rsidRDefault="00C9662F" w:rsidP="00C9662F">
      <w:pPr>
        <w:pStyle w:val="Caption"/>
        <w:spacing w:line="360" w:lineRule="auto"/>
      </w:pPr>
      <w:bookmarkStart w:id="245" w:name="_Ref269647990"/>
      <w:bookmarkStart w:id="246" w:name="_Toc269659920"/>
      <w:r>
        <w:t xml:space="preserve">Table </w:t>
      </w:r>
      <w:fldSimple w:instr=" SEQ Table \* ARABIC ">
        <w:r w:rsidR="0073691D">
          <w:rPr>
            <w:noProof/>
          </w:rPr>
          <w:t>25</w:t>
        </w:r>
      </w:fldSimple>
      <w:r>
        <w:t>: Facet user story</w:t>
      </w:r>
      <w:bookmarkEnd w:id="245"/>
      <w:bookmarkEnd w:id="246"/>
    </w:p>
    <w:p w14:paraId="1AF8C99E" w14:textId="77777777" w:rsidR="00C9662F" w:rsidRPr="00692AC2" w:rsidRDefault="00C9662F" w:rsidP="00CA4FD0">
      <w:pPr>
        <w:spacing w:line="360" w:lineRule="auto"/>
      </w:pPr>
    </w:p>
    <w:sectPr w:rsidR="00C9662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Hani Al Abbas" w:date="2014-08-07T18:37:00Z" w:initials="HA">
    <w:p w14:paraId="62EACC8B" w14:textId="31574863" w:rsidR="00D746C7" w:rsidRDefault="00D746C7">
      <w:pPr>
        <w:pStyle w:val="CommentText"/>
      </w:pPr>
      <w:r>
        <w:rPr>
          <w:rStyle w:val="CommentReference"/>
        </w:rPr>
        <w:annotationRef/>
      </w:r>
      <w:r>
        <w:t>????</w:t>
      </w:r>
    </w:p>
  </w:comment>
  <w:comment w:id="78" w:author="Hani Al Abbas" w:date="2014-08-07T18:38:00Z" w:initials="HA">
    <w:p w14:paraId="7C80B9AE" w14:textId="1470CB93" w:rsidR="00D746C7" w:rsidRDefault="00D746C7">
      <w:pPr>
        <w:pStyle w:val="CommentText"/>
      </w:pPr>
      <w:r>
        <w:rPr>
          <w:rStyle w:val="CommentReference"/>
        </w:rPr>
        <w:annotationRef/>
      </w:r>
      <w:r>
        <w:t>ho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D746C7" w:rsidRDefault="00D746C7" w:rsidP="00EB5326">
      <w:r>
        <w:separator/>
      </w:r>
    </w:p>
  </w:endnote>
  <w:endnote w:type="continuationSeparator" w:id="0">
    <w:p w14:paraId="749C120C" w14:textId="77777777" w:rsidR="00D746C7" w:rsidRDefault="00D746C7"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D746C7" w:rsidRDefault="00D746C7"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73691D">
      <w:rPr>
        <w:rStyle w:val="PageNumber"/>
        <w:noProof/>
      </w:rPr>
      <w:t>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D746C7" w:rsidRDefault="00D746C7" w:rsidP="00EB5326">
      <w:r>
        <w:separator/>
      </w:r>
    </w:p>
  </w:footnote>
  <w:footnote w:type="continuationSeparator" w:id="0">
    <w:p w14:paraId="31C71229" w14:textId="77777777" w:rsidR="00D746C7" w:rsidRDefault="00D746C7" w:rsidP="00EB5326">
      <w:r>
        <w:continuationSeparator/>
      </w:r>
    </w:p>
  </w:footnote>
  <w:footnote w:id="1">
    <w:p w14:paraId="22071F9E" w14:textId="77777777" w:rsidR="00D746C7" w:rsidRDefault="00D746C7"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D746C7" w:rsidRDefault="00D746C7"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8"/>
  <w:activeWritingStyle w:appName="MSWord" w:lang="en-US" w:vendorID="64" w:dllVersion="131078" w:nlCheck="1" w:checkStyle="1"/>
  <w:proofState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33DA"/>
    <w:rsid w:val="000036E5"/>
    <w:rsid w:val="0000446F"/>
    <w:rsid w:val="00005369"/>
    <w:rsid w:val="000059B5"/>
    <w:rsid w:val="00005B5C"/>
    <w:rsid w:val="000061AF"/>
    <w:rsid w:val="00006C7A"/>
    <w:rsid w:val="00007837"/>
    <w:rsid w:val="00010290"/>
    <w:rsid w:val="0001139E"/>
    <w:rsid w:val="00011F68"/>
    <w:rsid w:val="00012F15"/>
    <w:rsid w:val="00016628"/>
    <w:rsid w:val="000210B2"/>
    <w:rsid w:val="00021A18"/>
    <w:rsid w:val="00021ABF"/>
    <w:rsid w:val="00021C0D"/>
    <w:rsid w:val="00022693"/>
    <w:rsid w:val="00022808"/>
    <w:rsid w:val="00022F94"/>
    <w:rsid w:val="00023595"/>
    <w:rsid w:val="0002373B"/>
    <w:rsid w:val="00024E9C"/>
    <w:rsid w:val="00026294"/>
    <w:rsid w:val="0002691F"/>
    <w:rsid w:val="00026B72"/>
    <w:rsid w:val="00027578"/>
    <w:rsid w:val="00027F67"/>
    <w:rsid w:val="00031B5D"/>
    <w:rsid w:val="00032DD1"/>
    <w:rsid w:val="00034F84"/>
    <w:rsid w:val="00036C32"/>
    <w:rsid w:val="000372B8"/>
    <w:rsid w:val="000372BC"/>
    <w:rsid w:val="0003745C"/>
    <w:rsid w:val="00037AFD"/>
    <w:rsid w:val="00037F1A"/>
    <w:rsid w:val="00040654"/>
    <w:rsid w:val="0004066D"/>
    <w:rsid w:val="00041F87"/>
    <w:rsid w:val="000422D6"/>
    <w:rsid w:val="00042B34"/>
    <w:rsid w:val="0004362B"/>
    <w:rsid w:val="000437B9"/>
    <w:rsid w:val="00044EB8"/>
    <w:rsid w:val="000458DE"/>
    <w:rsid w:val="00046209"/>
    <w:rsid w:val="00046F24"/>
    <w:rsid w:val="0004718C"/>
    <w:rsid w:val="000476E7"/>
    <w:rsid w:val="00047AF4"/>
    <w:rsid w:val="00050230"/>
    <w:rsid w:val="0005103C"/>
    <w:rsid w:val="0005267A"/>
    <w:rsid w:val="00052E9A"/>
    <w:rsid w:val="00053603"/>
    <w:rsid w:val="00053B61"/>
    <w:rsid w:val="000552ED"/>
    <w:rsid w:val="000560FB"/>
    <w:rsid w:val="00056508"/>
    <w:rsid w:val="000571CE"/>
    <w:rsid w:val="000611C1"/>
    <w:rsid w:val="0006241E"/>
    <w:rsid w:val="00063905"/>
    <w:rsid w:val="000665EA"/>
    <w:rsid w:val="000672DB"/>
    <w:rsid w:val="00070495"/>
    <w:rsid w:val="000718F3"/>
    <w:rsid w:val="00071BCA"/>
    <w:rsid w:val="00072C37"/>
    <w:rsid w:val="0007404F"/>
    <w:rsid w:val="00076057"/>
    <w:rsid w:val="00076888"/>
    <w:rsid w:val="00076F22"/>
    <w:rsid w:val="00076F76"/>
    <w:rsid w:val="00077026"/>
    <w:rsid w:val="00080602"/>
    <w:rsid w:val="00080FB9"/>
    <w:rsid w:val="00081397"/>
    <w:rsid w:val="00082B00"/>
    <w:rsid w:val="000845F9"/>
    <w:rsid w:val="000849A6"/>
    <w:rsid w:val="000850F9"/>
    <w:rsid w:val="00085F97"/>
    <w:rsid w:val="0008616D"/>
    <w:rsid w:val="0008717A"/>
    <w:rsid w:val="000873E9"/>
    <w:rsid w:val="00090090"/>
    <w:rsid w:val="00093D5C"/>
    <w:rsid w:val="00093EE3"/>
    <w:rsid w:val="00094A91"/>
    <w:rsid w:val="00094ACD"/>
    <w:rsid w:val="00095289"/>
    <w:rsid w:val="00095346"/>
    <w:rsid w:val="00095DB6"/>
    <w:rsid w:val="00097808"/>
    <w:rsid w:val="00097D03"/>
    <w:rsid w:val="000A0DA7"/>
    <w:rsid w:val="000A0F52"/>
    <w:rsid w:val="000A0F93"/>
    <w:rsid w:val="000A15D6"/>
    <w:rsid w:val="000A224E"/>
    <w:rsid w:val="000A305C"/>
    <w:rsid w:val="000A4DBB"/>
    <w:rsid w:val="000A6262"/>
    <w:rsid w:val="000A632F"/>
    <w:rsid w:val="000A6D97"/>
    <w:rsid w:val="000B0224"/>
    <w:rsid w:val="000B1013"/>
    <w:rsid w:val="000B1A2F"/>
    <w:rsid w:val="000B2112"/>
    <w:rsid w:val="000B239A"/>
    <w:rsid w:val="000B553D"/>
    <w:rsid w:val="000B69F3"/>
    <w:rsid w:val="000B7266"/>
    <w:rsid w:val="000B737F"/>
    <w:rsid w:val="000B7C63"/>
    <w:rsid w:val="000C0C05"/>
    <w:rsid w:val="000C2037"/>
    <w:rsid w:val="000C2FEA"/>
    <w:rsid w:val="000C37E1"/>
    <w:rsid w:val="000C5345"/>
    <w:rsid w:val="000C5D58"/>
    <w:rsid w:val="000C62EA"/>
    <w:rsid w:val="000C68CB"/>
    <w:rsid w:val="000D0112"/>
    <w:rsid w:val="000D0404"/>
    <w:rsid w:val="000D0561"/>
    <w:rsid w:val="000D0C16"/>
    <w:rsid w:val="000D0E97"/>
    <w:rsid w:val="000D2079"/>
    <w:rsid w:val="000D2CAE"/>
    <w:rsid w:val="000D305B"/>
    <w:rsid w:val="000D3B99"/>
    <w:rsid w:val="000D3C71"/>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F1430"/>
    <w:rsid w:val="000F253E"/>
    <w:rsid w:val="000F257D"/>
    <w:rsid w:val="000F2940"/>
    <w:rsid w:val="000F2AC2"/>
    <w:rsid w:val="000F349B"/>
    <w:rsid w:val="000F384A"/>
    <w:rsid w:val="000F3BA8"/>
    <w:rsid w:val="000F3FF0"/>
    <w:rsid w:val="000F5A86"/>
    <w:rsid w:val="000F5BE9"/>
    <w:rsid w:val="000F63D9"/>
    <w:rsid w:val="000F63EF"/>
    <w:rsid w:val="000F644E"/>
    <w:rsid w:val="000F6658"/>
    <w:rsid w:val="000F6C38"/>
    <w:rsid w:val="000F7F70"/>
    <w:rsid w:val="0010018D"/>
    <w:rsid w:val="00102DCA"/>
    <w:rsid w:val="001033EB"/>
    <w:rsid w:val="00104B20"/>
    <w:rsid w:val="00105770"/>
    <w:rsid w:val="001062C0"/>
    <w:rsid w:val="0010667E"/>
    <w:rsid w:val="001071CB"/>
    <w:rsid w:val="00107F3C"/>
    <w:rsid w:val="00110490"/>
    <w:rsid w:val="0011140C"/>
    <w:rsid w:val="00111636"/>
    <w:rsid w:val="00112A0B"/>
    <w:rsid w:val="00112CF6"/>
    <w:rsid w:val="00112E18"/>
    <w:rsid w:val="0011401B"/>
    <w:rsid w:val="00116517"/>
    <w:rsid w:val="001167E5"/>
    <w:rsid w:val="00116AA6"/>
    <w:rsid w:val="00116EE3"/>
    <w:rsid w:val="0011752C"/>
    <w:rsid w:val="00117C09"/>
    <w:rsid w:val="0012172C"/>
    <w:rsid w:val="00121A76"/>
    <w:rsid w:val="00123409"/>
    <w:rsid w:val="00123BEB"/>
    <w:rsid w:val="0012407B"/>
    <w:rsid w:val="001256E2"/>
    <w:rsid w:val="00126ADA"/>
    <w:rsid w:val="00127302"/>
    <w:rsid w:val="001322E1"/>
    <w:rsid w:val="00134CB4"/>
    <w:rsid w:val="00134CD8"/>
    <w:rsid w:val="00134FDF"/>
    <w:rsid w:val="00135594"/>
    <w:rsid w:val="00136692"/>
    <w:rsid w:val="0013683F"/>
    <w:rsid w:val="00137B1C"/>
    <w:rsid w:val="00140F50"/>
    <w:rsid w:val="00141393"/>
    <w:rsid w:val="00141EA1"/>
    <w:rsid w:val="00142828"/>
    <w:rsid w:val="00142F12"/>
    <w:rsid w:val="00143326"/>
    <w:rsid w:val="00143780"/>
    <w:rsid w:val="00144B49"/>
    <w:rsid w:val="001453DB"/>
    <w:rsid w:val="00145B53"/>
    <w:rsid w:val="0015013A"/>
    <w:rsid w:val="001509E0"/>
    <w:rsid w:val="00151186"/>
    <w:rsid w:val="001532C8"/>
    <w:rsid w:val="001532D2"/>
    <w:rsid w:val="001543AD"/>
    <w:rsid w:val="00156EDC"/>
    <w:rsid w:val="00156FA1"/>
    <w:rsid w:val="001600A5"/>
    <w:rsid w:val="0016071C"/>
    <w:rsid w:val="00161918"/>
    <w:rsid w:val="00161E62"/>
    <w:rsid w:val="00162778"/>
    <w:rsid w:val="00166772"/>
    <w:rsid w:val="00166884"/>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556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2A40"/>
    <w:rsid w:val="001B2F1F"/>
    <w:rsid w:val="001B6AA0"/>
    <w:rsid w:val="001B73CA"/>
    <w:rsid w:val="001C0D7E"/>
    <w:rsid w:val="001C0F77"/>
    <w:rsid w:val="001C1502"/>
    <w:rsid w:val="001C1884"/>
    <w:rsid w:val="001C2D7D"/>
    <w:rsid w:val="001C2E22"/>
    <w:rsid w:val="001C2F99"/>
    <w:rsid w:val="001C4883"/>
    <w:rsid w:val="001C4A02"/>
    <w:rsid w:val="001C5727"/>
    <w:rsid w:val="001C58F4"/>
    <w:rsid w:val="001C6D61"/>
    <w:rsid w:val="001C7331"/>
    <w:rsid w:val="001C7B37"/>
    <w:rsid w:val="001C7C6D"/>
    <w:rsid w:val="001D01B5"/>
    <w:rsid w:val="001D0756"/>
    <w:rsid w:val="001D07D9"/>
    <w:rsid w:val="001D1E6E"/>
    <w:rsid w:val="001D29A6"/>
    <w:rsid w:val="001D2F28"/>
    <w:rsid w:val="001D3066"/>
    <w:rsid w:val="001D5447"/>
    <w:rsid w:val="001D6215"/>
    <w:rsid w:val="001D644C"/>
    <w:rsid w:val="001D6C1B"/>
    <w:rsid w:val="001D7C47"/>
    <w:rsid w:val="001E0DCE"/>
    <w:rsid w:val="001E0F2F"/>
    <w:rsid w:val="001E1375"/>
    <w:rsid w:val="001E202B"/>
    <w:rsid w:val="001E3A31"/>
    <w:rsid w:val="001E57EC"/>
    <w:rsid w:val="001E67D5"/>
    <w:rsid w:val="001E6FBF"/>
    <w:rsid w:val="001E71E1"/>
    <w:rsid w:val="001F2E92"/>
    <w:rsid w:val="001F3094"/>
    <w:rsid w:val="001F382B"/>
    <w:rsid w:val="001F3BED"/>
    <w:rsid w:val="001F52C6"/>
    <w:rsid w:val="001F5FD5"/>
    <w:rsid w:val="001F66E0"/>
    <w:rsid w:val="001F6DC8"/>
    <w:rsid w:val="001F7952"/>
    <w:rsid w:val="0020022E"/>
    <w:rsid w:val="0020074F"/>
    <w:rsid w:val="0020078D"/>
    <w:rsid w:val="0020090D"/>
    <w:rsid w:val="0020091C"/>
    <w:rsid w:val="00201997"/>
    <w:rsid w:val="002020A7"/>
    <w:rsid w:val="00203836"/>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439C"/>
    <w:rsid w:val="00265990"/>
    <w:rsid w:val="00265D9A"/>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115C"/>
    <w:rsid w:val="00281CD0"/>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2BD9"/>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555D"/>
    <w:rsid w:val="002C6473"/>
    <w:rsid w:val="002C6B2C"/>
    <w:rsid w:val="002C6E73"/>
    <w:rsid w:val="002C76F1"/>
    <w:rsid w:val="002C77F4"/>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F004A"/>
    <w:rsid w:val="002F0B18"/>
    <w:rsid w:val="002F0E1C"/>
    <w:rsid w:val="002F146E"/>
    <w:rsid w:val="002F154C"/>
    <w:rsid w:val="002F3028"/>
    <w:rsid w:val="002F3BBE"/>
    <w:rsid w:val="002F530F"/>
    <w:rsid w:val="002F6572"/>
    <w:rsid w:val="002F6765"/>
    <w:rsid w:val="002F67B0"/>
    <w:rsid w:val="002F7CE2"/>
    <w:rsid w:val="002F7E4C"/>
    <w:rsid w:val="00300209"/>
    <w:rsid w:val="0030208E"/>
    <w:rsid w:val="00303DF2"/>
    <w:rsid w:val="00304C11"/>
    <w:rsid w:val="0030577A"/>
    <w:rsid w:val="00305AE0"/>
    <w:rsid w:val="00310405"/>
    <w:rsid w:val="003105BB"/>
    <w:rsid w:val="00310CEB"/>
    <w:rsid w:val="00310D40"/>
    <w:rsid w:val="00311726"/>
    <w:rsid w:val="003118FA"/>
    <w:rsid w:val="00314CF8"/>
    <w:rsid w:val="00315BF1"/>
    <w:rsid w:val="00321178"/>
    <w:rsid w:val="00321534"/>
    <w:rsid w:val="00324474"/>
    <w:rsid w:val="0032464D"/>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3A4F"/>
    <w:rsid w:val="003452CC"/>
    <w:rsid w:val="003507D5"/>
    <w:rsid w:val="00351711"/>
    <w:rsid w:val="00351A26"/>
    <w:rsid w:val="00352361"/>
    <w:rsid w:val="0035314D"/>
    <w:rsid w:val="00353181"/>
    <w:rsid w:val="003531C5"/>
    <w:rsid w:val="003536C5"/>
    <w:rsid w:val="003538F0"/>
    <w:rsid w:val="00353910"/>
    <w:rsid w:val="0035429D"/>
    <w:rsid w:val="00354CAD"/>
    <w:rsid w:val="00355765"/>
    <w:rsid w:val="00356516"/>
    <w:rsid w:val="00356611"/>
    <w:rsid w:val="00356615"/>
    <w:rsid w:val="0035733B"/>
    <w:rsid w:val="0035770B"/>
    <w:rsid w:val="00357CEB"/>
    <w:rsid w:val="00357DF6"/>
    <w:rsid w:val="00360ADF"/>
    <w:rsid w:val="00361D1E"/>
    <w:rsid w:val="00361EAC"/>
    <w:rsid w:val="00362887"/>
    <w:rsid w:val="003633CA"/>
    <w:rsid w:val="003644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ABD"/>
    <w:rsid w:val="00375BF2"/>
    <w:rsid w:val="00375E23"/>
    <w:rsid w:val="00376123"/>
    <w:rsid w:val="00376183"/>
    <w:rsid w:val="00376670"/>
    <w:rsid w:val="003777D4"/>
    <w:rsid w:val="00377F67"/>
    <w:rsid w:val="0038087E"/>
    <w:rsid w:val="00381018"/>
    <w:rsid w:val="003819E7"/>
    <w:rsid w:val="00382034"/>
    <w:rsid w:val="00382B72"/>
    <w:rsid w:val="00382EAB"/>
    <w:rsid w:val="00384939"/>
    <w:rsid w:val="00385F8A"/>
    <w:rsid w:val="0038655F"/>
    <w:rsid w:val="00387654"/>
    <w:rsid w:val="00387C27"/>
    <w:rsid w:val="00391136"/>
    <w:rsid w:val="00391695"/>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4BC1"/>
    <w:rsid w:val="003A6502"/>
    <w:rsid w:val="003A74C4"/>
    <w:rsid w:val="003A7683"/>
    <w:rsid w:val="003B00E3"/>
    <w:rsid w:val="003B1CD8"/>
    <w:rsid w:val="003B376B"/>
    <w:rsid w:val="003B5FC0"/>
    <w:rsid w:val="003B62CE"/>
    <w:rsid w:val="003B74C0"/>
    <w:rsid w:val="003B75B3"/>
    <w:rsid w:val="003B77D1"/>
    <w:rsid w:val="003B77ED"/>
    <w:rsid w:val="003B787B"/>
    <w:rsid w:val="003B7A2A"/>
    <w:rsid w:val="003C080B"/>
    <w:rsid w:val="003C0A86"/>
    <w:rsid w:val="003C157C"/>
    <w:rsid w:val="003C1796"/>
    <w:rsid w:val="003C39FF"/>
    <w:rsid w:val="003C47CE"/>
    <w:rsid w:val="003C7442"/>
    <w:rsid w:val="003C7BCB"/>
    <w:rsid w:val="003D0741"/>
    <w:rsid w:val="003D07A4"/>
    <w:rsid w:val="003D1E57"/>
    <w:rsid w:val="003D1F86"/>
    <w:rsid w:val="003D2938"/>
    <w:rsid w:val="003D2F08"/>
    <w:rsid w:val="003D33F5"/>
    <w:rsid w:val="003D3E14"/>
    <w:rsid w:val="003D3FA5"/>
    <w:rsid w:val="003D4036"/>
    <w:rsid w:val="003D45CD"/>
    <w:rsid w:val="003D4F79"/>
    <w:rsid w:val="003D5FBA"/>
    <w:rsid w:val="003D6516"/>
    <w:rsid w:val="003D6F11"/>
    <w:rsid w:val="003D765E"/>
    <w:rsid w:val="003D7B8C"/>
    <w:rsid w:val="003D7C7B"/>
    <w:rsid w:val="003E0603"/>
    <w:rsid w:val="003E1623"/>
    <w:rsid w:val="003E1DF7"/>
    <w:rsid w:val="003E215C"/>
    <w:rsid w:val="003E29E0"/>
    <w:rsid w:val="003E2D75"/>
    <w:rsid w:val="003E3268"/>
    <w:rsid w:val="003E469F"/>
    <w:rsid w:val="003E480B"/>
    <w:rsid w:val="003E4D04"/>
    <w:rsid w:val="003E4F5C"/>
    <w:rsid w:val="003E55BC"/>
    <w:rsid w:val="003E74DA"/>
    <w:rsid w:val="003E7BE0"/>
    <w:rsid w:val="003F18F8"/>
    <w:rsid w:val="003F2FDD"/>
    <w:rsid w:val="003F4100"/>
    <w:rsid w:val="003F419D"/>
    <w:rsid w:val="003F44ED"/>
    <w:rsid w:val="003F48C5"/>
    <w:rsid w:val="003F4E1F"/>
    <w:rsid w:val="003F5AA9"/>
    <w:rsid w:val="003F6E43"/>
    <w:rsid w:val="003F7D8E"/>
    <w:rsid w:val="003F7DC4"/>
    <w:rsid w:val="003F7E18"/>
    <w:rsid w:val="00400582"/>
    <w:rsid w:val="00401949"/>
    <w:rsid w:val="00401D76"/>
    <w:rsid w:val="004021BC"/>
    <w:rsid w:val="004028E8"/>
    <w:rsid w:val="004031B8"/>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0477"/>
    <w:rsid w:val="00421B15"/>
    <w:rsid w:val="0042298C"/>
    <w:rsid w:val="004233FC"/>
    <w:rsid w:val="004242CD"/>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51F3"/>
    <w:rsid w:val="00437EAD"/>
    <w:rsid w:val="004401F2"/>
    <w:rsid w:val="00440B58"/>
    <w:rsid w:val="00440B61"/>
    <w:rsid w:val="00440C51"/>
    <w:rsid w:val="00441FD7"/>
    <w:rsid w:val="00442C2D"/>
    <w:rsid w:val="00442F6A"/>
    <w:rsid w:val="0044316B"/>
    <w:rsid w:val="00444836"/>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9F3"/>
    <w:rsid w:val="00475DC8"/>
    <w:rsid w:val="004777BE"/>
    <w:rsid w:val="004778DD"/>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33F8"/>
    <w:rsid w:val="004A37EB"/>
    <w:rsid w:val="004A3E47"/>
    <w:rsid w:val="004A4B6B"/>
    <w:rsid w:val="004A51D2"/>
    <w:rsid w:val="004A52B7"/>
    <w:rsid w:val="004A55FC"/>
    <w:rsid w:val="004A5999"/>
    <w:rsid w:val="004A77A6"/>
    <w:rsid w:val="004A7D52"/>
    <w:rsid w:val="004B045F"/>
    <w:rsid w:val="004B1411"/>
    <w:rsid w:val="004B1496"/>
    <w:rsid w:val="004B1580"/>
    <w:rsid w:val="004B15AD"/>
    <w:rsid w:val="004B22D6"/>
    <w:rsid w:val="004B23A0"/>
    <w:rsid w:val="004B25C3"/>
    <w:rsid w:val="004B3685"/>
    <w:rsid w:val="004B38D8"/>
    <w:rsid w:val="004B3C62"/>
    <w:rsid w:val="004B40AF"/>
    <w:rsid w:val="004B5CC3"/>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D688D"/>
    <w:rsid w:val="004E093A"/>
    <w:rsid w:val="004E1705"/>
    <w:rsid w:val="004E47D2"/>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05AF0"/>
    <w:rsid w:val="00510060"/>
    <w:rsid w:val="005108F5"/>
    <w:rsid w:val="00510AAA"/>
    <w:rsid w:val="00510D75"/>
    <w:rsid w:val="0051177A"/>
    <w:rsid w:val="00512556"/>
    <w:rsid w:val="0051256B"/>
    <w:rsid w:val="00513E40"/>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371D9"/>
    <w:rsid w:val="00541568"/>
    <w:rsid w:val="00541F5B"/>
    <w:rsid w:val="00543D6F"/>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289"/>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B719C"/>
    <w:rsid w:val="005C3AE3"/>
    <w:rsid w:val="005C3E2B"/>
    <w:rsid w:val="005C53F9"/>
    <w:rsid w:val="005C60C5"/>
    <w:rsid w:val="005D09F2"/>
    <w:rsid w:val="005D25E4"/>
    <w:rsid w:val="005D289D"/>
    <w:rsid w:val="005D49C6"/>
    <w:rsid w:val="005D5C31"/>
    <w:rsid w:val="005D60B6"/>
    <w:rsid w:val="005D624D"/>
    <w:rsid w:val="005D6F95"/>
    <w:rsid w:val="005D7272"/>
    <w:rsid w:val="005D7A12"/>
    <w:rsid w:val="005E05FF"/>
    <w:rsid w:val="005E0BF9"/>
    <w:rsid w:val="005E100B"/>
    <w:rsid w:val="005E1C33"/>
    <w:rsid w:val="005E2316"/>
    <w:rsid w:val="005E2DE7"/>
    <w:rsid w:val="005E3868"/>
    <w:rsid w:val="005E3C78"/>
    <w:rsid w:val="005E566C"/>
    <w:rsid w:val="005E582E"/>
    <w:rsid w:val="005E5D9B"/>
    <w:rsid w:val="005E7733"/>
    <w:rsid w:val="005F2082"/>
    <w:rsid w:val="005F407D"/>
    <w:rsid w:val="005F4174"/>
    <w:rsid w:val="005F4358"/>
    <w:rsid w:val="005F5CFB"/>
    <w:rsid w:val="005F5EC3"/>
    <w:rsid w:val="005F6261"/>
    <w:rsid w:val="0060002A"/>
    <w:rsid w:val="00600A9C"/>
    <w:rsid w:val="00600D3F"/>
    <w:rsid w:val="00603730"/>
    <w:rsid w:val="006041AD"/>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07C"/>
    <w:rsid w:val="0064477F"/>
    <w:rsid w:val="00644FEB"/>
    <w:rsid w:val="006453E7"/>
    <w:rsid w:val="00646B3B"/>
    <w:rsid w:val="006478C6"/>
    <w:rsid w:val="006508B7"/>
    <w:rsid w:val="00650B4A"/>
    <w:rsid w:val="00650C69"/>
    <w:rsid w:val="00651464"/>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1E83"/>
    <w:rsid w:val="00662C71"/>
    <w:rsid w:val="00662E98"/>
    <w:rsid w:val="00664B19"/>
    <w:rsid w:val="00666919"/>
    <w:rsid w:val="00666C89"/>
    <w:rsid w:val="00667D44"/>
    <w:rsid w:val="00667ECA"/>
    <w:rsid w:val="00670BCC"/>
    <w:rsid w:val="00670F9A"/>
    <w:rsid w:val="0067201F"/>
    <w:rsid w:val="00672B5A"/>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2FF9"/>
    <w:rsid w:val="006933D6"/>
    <w:rsid w:val="00694A88"/>
    <w:rsid w:val="006953A7"/>
    <w:rsid w:val="0069551A"/>
    <w:rsid w:val="00695927"/>
    <w:rsid w:val="00695B8B"/>
    <w:rsid w:val="00696E95"/>
    <w:rsid w:val="006A001D"/>
    <w:rsid w:val="006A0156"/>
    <w:rsid w:val="006A0807"/>
    <w:rsid w:val="006A14B4"/>
    <w:rsid w:val="006A1850"/>
    <w:rsid w:val="006A186D"/>
    <w:rsid w:val="006A1B68"/>
    <w:rsid w:val="006A1F9F"/>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45FF"/>
    <w:rsid w:val="006B522E"/>
    <w:rsid w:val="006B5664"/>
    <w:rsid w:val="006B67CF"/>
    <w:rsid w:val="006B738E"/>
    <w:rsid w:val="006B740B"/>
    <w:rsid w:val="006B7948"/>
    <w:rsid w:val="006C025B"/>
    <w:rsid w:val="006C0F06"/>
    <w:rsid w:val="006C13D5"/>
    <w:rsid w:val="006C14F3"/>
    <w:rsid w:val="006C2DD6"/>
    <w:rsid w:val="006C2EF0"/>
    <w:rsid w:val="006C2FAF"/>
    <w:rsid w:val="006C3936"/>
    <w:rsid w:val="006C4CCD"/>
    <w:rsid w:val="006C7463"/>
    <w:rsid w:val="006C74C0"/>
    <w:rsid w:val="006D1038"/>
    <w:rsid w:val="006D1521"/>
    <w:rsid w:val="006D1DF4"/>
    <w:rsid w:val="006D23B1"/>
    <w:rsid w:val="006D2534"/>
    <w:rsid w:val="006D3818"/>
    <w:rsid w:val="006D3B7F"/>
    <w:rsid w:val="006D4675"/>
    <w:rsid w:val="006D5028"/>
    <w:rsid w:val="006D5C9B"/>
    <w:rsid w:val="006D641C"/>
    <w:rsid w:val="006D6755"/>
    <w:rsid w:val="006D7118"/>
    <w:rsid w:val="006E00CE"/>
    <w:rsid w:val="006E132E"/>
    <w:rsid w:val="006E41BB"/>
    <w:rsid w:val="006E5179"/>
    <w:rsid w:val="006E5D91"/>
    <w:rsid w:val="006E6CD0"/>
    <w:rsid w:val="006E6CD1"/>
    <w:rsid w:val="006E7C94"/>
    <w:rsid w:val="006F0582"/>
    <w:rsid w:val="006F145A"/>
    <w:rsid w:val="006F4448"/>
    <w:rsid w:val="006F53AB"/>
    <w:rsid w:val="006F5D69"/>
    <w:rsid w:val="006F5EDE"/>
    <w:rsid w:val="006F69D3"/>
    <w:rsid w:val="006F6B93"/>
    <w:rsid w:val="006F7550"/>
    <w:rsid w:val="0070112A"/>
    <w:rsid w:val="00704D13"/>
    <w:rsid w:val="00705A8D"/>
    <w:rsid w:val="00705F60"/>
    <w:rsid w:val="0070723C"/>
    <w:rsid w:val="00707615"/>
    <w:rsid w:val="00707B08"/>
    <w:rsid w:val="00707C08"/>
    <w:rsid w:val="007107BE"/>
    <w:rsid w:val="00710AFE"/>
    <w:rsid w:val="00712B43"/>
    <w:rsid w:val="00713CF8"/>
    <w:rsid w:val="00713DA2"/>
    <w:rsid w:val="00713FD2"/>
    <w:rsid w:val="007145B2"/>
    <w:rsid w:val="00714EB9"/>
    <w:rsid w:val="0071569F"/>
    <w:rsid w:val="00716655"/>
    <w:rsid w:val="00720A8E"/>
    <w:rsid w:val="0072110D"/>
    <w:rsid w:val="00723E90"/>
    <w:rsid w:val="00725134"/>
    <w:rsid w:val="00726023"/>
    <w:rsid w:val="007278E5"/>
    <w:rsid w:val="00730D76"/>
    <w:rsid w:val="00732BDE"/>
    <w:rsid w:val="00732EB6"/>
    <w:rsid w:val="007337BA"/>
    <w:rsid w:val="00734469"/>
    <w:rsid w:val="0073691D"/>
    <w:rsid w:val="007372D6"/>
    <w:rsid w:val="00737B4E"/>
    <w:rsid w:val="00737C9C"/>
    <w:rsid w:val="00737CE4"/>
    <w:rsid w:val="00740447"/>
    <w:rsid w:val="00740D0A"/>
    <w:rsid w:val="00741291"/>
    <w:rsid w:val="00741ED1"/>
    <w:rsid w:val="00743C47"/>
    <w:rsid w:val="00743EF4"/>
    <w:rsid w:val="007442C0"/>
    <w:rsid w:val="00744621"/>
    <w:rsid w:val="0074463E"/>
    <w:rsid w:val="00744D43"/>
    <w:rsid w:val="00745D87"/>
    <w:rsid w:val="0074654E"/>
    <w:rsid w:val="00746FB6"/>
    <w:rsid w:val="007500CB"/>
    <w:rsid w:val="00750271"/>
    <w:rsid w:val="00750A95"/>
    <w:rsid w:val="007518C7"/>
    <w:rsid w:val="00752442"/>
    <w:rsid w:val="007527AB"/>
    <w:rsid w:val="00755F93"/>
    <w:rsid w:val="00756833"/>
    <w:rsid w:val="0075695C"/>
    <w:rsid w:val="007571C2"/>
    <w:rsid w:val="00757935"/>
    <w:rsid w:val="00760C2C"/>
    <w:rsid w:val="00760CB4"/>
    <w:rsid w:val="007616B0"/>
    <w:rsid w:val="007622F1"/>
    <w:rsid w:val="0076293B"/>
    <w:rsid w:val="0076307F"/>
    <w:rsid w:val="00765A2F"/>
    <w:rsid w:val="007702A8"/>
    <w:rsid w:val="007707C5"/>
    <w:rsid w:val="0077117D"/>
    <w:rsid w:val="007724AE"/>
    <w:rsid w:val="0077304C"/>
    <w:rsid w:val="007743EA"/>
    <w:rsid w:val="00781D99"/>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2C1"/>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5834"/>
    <w:rsid w:val="007D7090"/>
    <w:rsid w:val="007E0621"/>
    <w:rsid w:val="007E0C40"/>
    <w:rsid w:val="007E218C"/>
    <w:rsid w:val="007E32DC"/>
    <w:rsid w:val="007E330B"/>
    <w:rsid w:val="007E5DE3"/>
    <w:rsid w:val="007E63AA"/>
    <w:rsid w:val="007E7120"/>
    <w:rsid w:val="007E7CB3"/>
    <w:rsid w:val="007F12EF"/>
    <w:rsid w:val="007F1F79"/>
    <w:rsid w:val="007F1FDC"/>
    <w:rsid w:val="007F20D8"/>
    <w:rsid w:val="007F269B"/>
    <w:rsid w:val="007F3C23"/>
    <w:rsid w:val="007F65DC"/>
    <w:rsid w:val="00800069"/>
    <w:rsid w:val="008024C6"/>
    <w:rsid w:val="00802859"/>
    <w:rsid w:val="008035A1"/>
    <w:rsid w:val="00803618"/>
    <w:rsid w:val="0080594E"/>
    <w:rsid w:val="00805E3F"/>
    <w:rsid w:val="00807D53"/>
    <w:rsid w:val="008114FC"/>
    <w:rsid w:val="00811593"/>
    <w:rsid w:val="008139C3"/>
    <w:rsid w:val="008141AD"/>
    <w:rsid w:val="0081499B"/>
    <w:rsid w:val="00814FE7"/>
    <w:rsid w:val="0081548B"/>
    <w:rsid w:val="00815C7F"/>
    <w:rsid w:val="008161B3"/>
    <w:rsid w:val="008162EC"/>
    <w:rsid w:val="008166F3"/>
    <w:rsid w:val="00816752"/>
    <w:rsid w:val="0081718B"/>
    <w:rsid w:val="00817DA7"/>
    <w:rsid w:val="008212E9"/>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5651"/>
    <w:rsid w:val="008560E4"/>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4FD0"/>
    <w:rsid w:val="0087536B"/>
    <w:rsid w:val="0087589B"/>
    <w:rsid w:val="008768BA"/>
    <w:rsid w:val="0087779A"/>
    <w:rsid w:val="00880007"/>
    <w:rsid w:val="0088022E"/>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97C92"/>
    <w:rsid w:val="008A2D69"/>
    <w:rsid w:val="008A3AA8"/>
    <w:rsid w:val="008A3FEC"/>
    <w:rsid w:val="008A590B"/>
    <w:rsid w:val="008A5C0D"/>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C12F4"/>
    <w:rsid w:val="008C1AC0"/>
    <w:rsid w:val="008C2240"/>
    <w:rsid w:val="008C23A6"/>
    <w:rsid w:val="008C24DA"/>
    <w:rsid w:val="008C24ED"/>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E7623"/>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2CC2"/>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30538"/>
    <w:rsid w:val="0093176A"/>
    <w:rsid w:val="009317C5"/>
    <w:rsid w:val="00931B59"/>
    <w:rsid w:val="00933BA5"/>
    <w:rsid w:val="009344AD"/>
    <w:rsid w:val="00934A43"/>
    <w:rsid w:val="00934AFF"/>
    <w:rsid w:val="0093574E"/>
    <w:rsid w:val="00940C9C"/>
    <w:rsid w:val="009415AA"/>
    <w:rsid w:val="009451D0"/>
    <w:rsid w:val="00945887"/>
    <w:rsid w:val="00945FB3"/>
    <w:rsid w:val="009460F1"/>
    <w:rsid w:val="00947B73"/>
    <w:rsid w:val="00950374"/>
    <w:rsid w:val="00950BE7"/>
    <w:rsid w:val="00951F11"/>
    <w:rsid w:val="00953726"/>
    <w:rsid w:val="00953940"/>
    <w:rsid w:val="0095465E"/>
    <w:rsid w:val="00954706"/>
    <w:rsid w:val="00955031"/>
    <w:rsid w:val="009556D8"/>
    <w:rsid w:val="00955D07"/>
    <w:rsid w:val="00955D91"/>
    <w:rsid w:val="009562C5"/>
    <w:rsid w:val="009566EA"/>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15E2"/>
    <w:rsid w:val="00992A1F"/>
    <w:rsid w:val="00992BCD"/>
    <w:rsid w:val="00992D2A"/>
    <w:rsid w:val="00993741"/>
    <w:rsid w:val="00993FA3"/>
    <w:rsid w:val="00994248"/>
    <w:rsid w:val="0099444E"/>
    <w:rsid w:val="009952F5"/>
    <w:rsid w:val="00995864"/>
    <w:rsid w:val="0099588B"/>
    <w:rsid w:val="0099681C"/>
    <w:rsid w:val="00996E97"/>
    <w:rsid w:val="009A08DA"/>
    <w:rsid w:val="009A1350"/>
    <w:rsid w:val="009A4497"/>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2233"/>
    <w:rsid w:val="009C31B3"/>
    <w:rsid w:val="009C41C4"/>
    <w:rsid w:val="009C420F"/>
    <w:rsid w:val="009C4999"/>
    <w:rsid w:val="009C65F2"/>
    <w:rsid w:val="009C6B8F"/>
    <w:rsid w:val="009C6CE1"/>
    <w:rsid w:val="009C6F3F"/>
    <w:rsid w:val="009C73D7"/>
    <w:rsid w:val="009D0950"/>
    <w:rsid w:val="009D0953"/>
    <w:rsid w:val="009D0BF3"/>
    <w:rsid w:val="009D10A7"/>
    <w:rsid w:val="009D11AD"/>
    <w:rsid w:val="009D1511"/>
    <w:rsid w:val="009D1B0E"/>
    <w:rsid w:val="009D3726"/>
    <w:rsid w:val="009D3F74"/>
    <w:rsid w:val="009D4383"/>
    <w:rsid w:val="009D4811"/>
    <w:rsid w:val="009D4ACF"/>
    <w:rsid w:val="009D51D2"/>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02D"/>
    <w:rsid w:val="009E75C6"/>
    <w:rsid w:val="009E7678"/>
    <w:rsid w:val="009F04F6"/>
    <w:rsid w:val="009F0830"/>
    <w:rsid w:val="009F1AD6"/>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194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5F6E"/>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73EF"/>
    <w:rsid w:val="00A62764"/>
    <w:rsid w:val="00A64ECC"/>
    <w:rsid w:val="00A65CF0"/>
    <w:rsid w:val="00A6606B"/>
    <w:rsid w:val="00A66E83"/>
    <w:rsid w:val="00A6706C"/>
    <w:rsid w:val="00A67127"/>
    <w:rsid w:val="00A70872"/>
    <w:rsid w:val="00A70920"/>
    <w:rsid w:val="00A72667"/>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3825"/>
    <w:rsid w:val="00A843D4"/>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0B80"/>
    <w:rsid w:val="00AD150E"/>
    <w:rsid w:val="00AD2FEF"/>
    <w:rsid w:val="00AD5FC9"/>
    <w:rsid w:val="00AE011B"/>
    <w:rsid w:val="00AE013C"/>
    <w:rsid w:val="00AE092B"/>
    <w:rsid w:val="00AE0BF3"/>
    <w:rsid w:val="00AE22B1"/>
    <w:rsid w:val="00AE3A58"/>
    <w:rsid w:val="00AE4FA6"/>
    <w:rsid w:val="00AE6EB9"/>
    <w:rsid w:val="00AE7D8C"/>
    <w:rsid w:val="00AE7DCC"/>
    <w:rsid w:val="00AF080F"/>
    <w:rsid w:val="00AF0A2E"/>
    <w:rsid w:val="00AF0C15"/>
    <w:rsid w:val="00AF0F1B"/>
    <w:rsid w:val="00AF275C"/>
    <w:rsid w:val="00AF2E11"/>
    <w:rsid w:val="00AF3A62"/>
    <w:rsid w:val="00AF7BBA"/>
    <w:rsid w:val="00AF7F05"/>
    <w:rsid w:val="00B00665"/>
    <w:rsid w:val="00B00B64"/>
    <w:rsid w:val="00B00FF3"/>
    <w:rsid w:val="00B022AB"/>
    <w:rsid w:val="00B034ED"/>
    <w:rsid w:val="00B038EF"/>
    <w:rsid w:val="00B03F29"/>
    <w:rsid w:val="00B05A84"/>
    <w:rsid w:val="00B05B59"/>
    <w:rsid w:val="00B06A5F"/>
    <w:rsid w:val="00B07E14"/>
    <w:rsid w:val="00B10284"/>
    <w:rsid w:val="00B10499"/>
    <w:rsid w:val="00B10BCA"/>
    <w:rsid w:val="00B11F52"/>
    <w:rsid w:val="00B12975"/>
    <w:rsid w:val="00B12FA5"/>
    <w:rsid w:val="00B130E2"/>
    <w:rsid w:val="00B1354E"/>
    <w:rsid w:val="00B151AD"/>
    <w:rsid w:val="00B1541E"/>
    <w:rsid w:val="00B15C59"/>
    <w:rsid w:val="00B17DD5"/>
    <w:rsid w:val="00B20073"/>
    <w:rsid w:val="00B2085D"/>
    <w:rsid w:val="00B21DC4"/>
    <w:rsid w:val="00B23C70"/>
    <w:rsid w:val="00B247B9"/>
    <w:rsid w:val="00B2484C"/>
    <w:rsid w:val="00B24F26"/>
    <w:rsid w:val="00B25335"/>
    <w:rsid w:val="00B2678D"/>
    <w:rsid w:val="00B267AB"/>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44C1"/>
    <w:rsid w:val="00B6550E"/>
    <w:rsid w:val="00B7055E"/>
    <w:rsid w:val="00B71718"/>
    <w:rsid w:val="00B72719"/>
    <w:rsid w:val="00B7434F"/>
    <w:rsid w:val="00B7482C"/>
    <w:rsid w:val="00B74A5D"/>
    <w:rsid w:val="00B80701"/>
    <w:rsid w:val="00B80EB9"/>
    <w:rsid w:val="00B81289"/>
    <w:rsid w:val="00B81BF2"/>
    <w:rsid w:val="00B81FA2"/>
    <w:rsid w:val="00B8326F"/>
    <w:rsid w:val="00B83971"/>
    <w:rsid w:val="00B856CE"/>
    <w:rsid w:val="00B85F6B"/>
    <w:rsid w:val="00B86B04"/>
    <w:rsid w:val="00B86BE5"/>
    <w:rsid w:val="00B875D5"/>
    <w:rsid w:val="00B9040F"/>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55A0"/>
    <w:rsid w:val="00BA6915"/>
    <w:rsid w:val="00BA6BCD"/>
    <w:rsid w:val="00BA6F8B"/>
    <w:rsid w:val="00BA7C40"/>
    <w:rsid w:val="00BB0774"/>
    <w:rsid w:val="00BB1129"/>
    <w:rsid w:val="00BB13C6"/>
    <w:rsid w:val="00BB18B7"/>
    <w:rsid w:val="00BB1CD1"/>
    <w:rsid w:val="00BB1E5F"/>
    <w:rsid w:val="00BB20F6"/>
    <w:rsid w:val="00BB2A29"/>
    <w:rsid w:val="00BB416F"/>
    <w:rsid w:val="00BB5FEE"/>
    <w:rsid w:val="00BB6398"/>
    <w:rsid w:val="00BB6BF6"/>
    <w:rsid w:val="00BB776A"/>
    <w:rsid w:val="00BC15A6"/>
    <w:rsid w:val="00BC190F"/>
    <w:rsid w:val="00BC286C"/>
    <w:rsid w:val="00BC2B36"/>
    <w:rsid w:val="00BC2D12"/>
    <w:rsid w:val="00BC3948"/>
    <w:rsid w:val="00BC4E67"/>
    <w:rsid w:val="00BC569F"/>
    <w:rsid w:val="00BC6683"/>
    <w:rsid w:val="00BC6C1F"/>
    <w:rsid w:val="00BC708F"/>
    <w:rsid w:val="00BD01BC"/>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E647D"/>
    <w:rsid w:val="00BF11DD"/>
    <w:rsid w:val="00BF14EC"/>
    <w:rsid w:val="00BF29A9"/>
    <w:rsid w:val="00BF324F"/>
    <w:rsid w:val="00BF3C39"/>
    <w:rsid w:val="00BF4818"/>
    <w:rsid w:val="00BF5401"/>
    <w:rsid w:val="00BF5A8E"/>
    <w:rsid w:val="00BF704C"/>
    <w:rsid w:val="00BF7BED"/>
    <w:rsid w:val="00C00AD9"/>
    <w:rsid w:val="00C01563"/>
    <w:rsid w:val="00C01983"/>
    <w:rsid w:val="00C02E6C"/>
    <w:rsid w:val="00C04236"/>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66B"/>
    <w:rsid w:val="00C3484F"/>
    <w:rsid w:val="00C34A10"/>
    <w:rsid w:val="00C36B21"/>
    <w:rsid w:val="00C37349"/>
    <w:rsid w:val="00C37A4B"/>
    <w:rsid w:val="00C4058A"/>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00E7"/>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34EA"/>
    <w:rsid w:val="00C64562"/>
    <w:rsid w:val="00C645DB"/>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6A96"/>
    <w:rsid w:val="00C86B85"/>
    <w:rsid w:val="00C86DCF"/>
    <w:rsid w:val="00C86FC4"/>
    <w:rsid w:val="00C87076"/>
    <w:rsid w:val="00C87D14"/>
    <w:rsid w:val="00C91D7C"/>
    <w:rsid w:val="00C91F0E"/>
    <w:rsid w:val="00C925FD"/>
    <w:rsid w:val="00C92F26"/>
    <w:rsid w:val="00C9315D"/>
    <w:rsid w:val="00C9401D"/>
    <w:rsid w:val="00C94099"/>
    <w:rsid w:val="00C942AE"/>
    <w:rsid w:val="00C944B9"/>
    <w:rsid w:val="00C9505E"/>
    <w:rsid w:val="00C951C9"/>
    <w:rsid w:val="00C9662F"/>
    <w:rsid w:val="00C97118"/>
    <w:rsid w:val="00C97230"/>
    <w:rsid w:val="00C97481"/>
    <w:rsid w:val="00CA097F"/>
    <w:rsid w:val="00CA2180"/>
    <w:rsid w:val="00CA297A"/>
    <w:rsid w:val="00CA316C"/>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2A1"/>
    <w:rsid w:val="00CE3C41"/>
    <w:rsid w:val="00CE436A"/>
    <w:rsid w:val="00CF21FF"/>
    <w:rsid w:val="00CF27E4"/>
    <w:rsid w:val="00CF2C13"/>
    <w:rsid w:val="00CF32F1"/>
    <w:rsid w:val="00CF3561"/>
    <w:rsid w:val="00CF52BE"/>
    <w:rsid w:val="00CF5539"/>
    <w:rsid w:val="00CF57C7"/>
    <w:rsid w:val="00CF58E8"/>
    <w:rsid w:val="00CF6480"/>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D63"/>
    <w:rsid w:val="00D378E2"/>
    <w:rsid w:val="00D401B9"/>
    <w:rsid w:val="00D40616"/>
    <w:rsid w:val="00D40863"/>
    <w:rsid w:val="00D40F07"/>
    <w:rsid w:val="00D438AE"/>
    <w:rsid w:val="00D43B52"/>
    <w:rsid w:val="00D44D56"/>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2FC0"/>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DC4"/>
    <w:rsid w:val="00DA75DB"/>
    <w:rsid w:val="00DB0444"/>
    <w:rsid w:val="00DB0809"/>
    <w:rsid w:val="00DB1739"/>
    <w:rsid w:val="00DB2146"/>
    <w:rsid w:val="00DB2289"/>
    <w:rsid w:val="00DB230E"/>
    <w:rsid w:val="00DB2B6A"/>
    <w:rsid w:val="00DB3241"/>
    <w:rsid w:val="00DB38B3"/>
    <w:rsid w:val="00DB5FDF"/>
    <w:rsid w:val="00DB6089"/>
    <w:rsid w:val="00DB7D27"/>
    <w:rsid w:val="00DC0AD1"/>
    <w:rsid w:val="00DC1CA4"/>
    <w:rsid w:val="00DC2256"/>
    <w:rsid w:val="00DC2EAC"/>
    <w:rsid w:val="00DC3219"/>
    <w:rsid w:val="00DC3250"/>
    <w:rsid w:val="00DC4313"/>
    <w:rsid w:val="00DC4688"/>
    <w:rsid w:val="00DC4E8A"/>
    <w:rsid w:val="00DC4F1F"/>
    <w:rsid w:val="00DC5853"/>
    <w:rsid w:val="00DC5AE8"/>
    <w:rsid w:val="00DC5EE2"/>
    <w:rsid w:val="00DC6336"/>
    <w:rsid w:val="00DC726F"/>
    <w:rsid w:val="00DC7C6A"/>
    <w:rsid w:val="00DD0DCA"/>
    <w:rsid w:val="00DD15EB"/>
    <w:rsid w:val="00DD1BA4"/>
    <w:rsid w:val="00DD1C90"/>
    <w:rsid w:val="00DD1FCA"/>
    <w:rsid w:val="00DD2B4F"/>
    <w:rsid w:val="00DD2F7D"/>
    <w:rsid w:val="00DD398F"/>
    <w:rsid w:val="00DD3CE3"/>
    <w:rsid w:val="00DD3FFC"/>
    <w:rsid w:val="00DD4229"/>
    <w:rsid w:val="00DD4776"/>
    <w:rsid w:val="00DD7022"/>
    <w:rsid w:val="00DD7040"/>
    <w:rsid w:val="00DD7C7F"/>
    <w:rsid w:val="00DE074E"/>
    <w:rsid w:val="00DE0757"/>
    <w:rsid w:val="00DE18F2"/>
    <w:rsid w:val="00DE3ADD"/>
    <w:rsid w:val="00DE3DCA"/>
    <w:rsid w:val="00DE43FD"/>
    <w:rsid w:val="00DE4CA0"/>
    <w:rsid w:val="00DE58B3"/>
    <w:rsid w:val="00DE640B"/>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17F3"/>
    <w:rsid w:val="00E01F34"/>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49D1"/>
    <w:rsid w:val="00E14D08"/>
    <w:rsid w:val="00E158E7"/>
    <w:rsid w:val="00E163B2"/>
    <w:rsid w:val="00E17437"/>
    <w:rsid w:val="00E17A0F"/>
    <w:rsid w:val="00E20461"/>
    <w:rsid w:val="00E20B98"/>
    <w:rsid w:val="00E20F1F"/>
    <w:rsid w:val="00E21CAE"/>
    <w:rsid w:val="00E22934"/>
    <w:rsid w:val="00E22EC5"/>
    <w:rsid w:val="00E2328E"/>
    <w:rsid w:val="00E23C3F"/>
    <w:rsid w:val="00E23F7A"/>
    <w:rsid w:val="00E24282"/>
    <w:rsid w:val="00E24BDB"/>
    <w:rsid w:val="00E26B54"/>
    <w:rsid w:val="00E26F9F"/>
    <w:rsid w:val="00E276EA"/>
    <w:rsid w:val="00E3046E"/>
    <w:rsid w:val="00E30721"/>
    <w:rsid w:val="00E30C04"/>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4CA"/>
    <w:rsid w:val="00E42517"/>
    <w:rsid w:val="00E425D2"/>
    <w:rsid w:val="00E42863"/>
    <w:rsid w:val="00E435C3"/>
    <w:rsid w:val="00E43BC0"/>
    <w:rsid w:val="00E43C22"/>
    <w:rsid w:val="00E443EF"/>
    <w:rsid w:val="00E45022"/>
    <w:rsid w:val="00E45313"/>
    <w:rsid w:val="00E45895"/>
    <w:rsid w:val="00E45B2D"/>
    <w:rsid w:val="00E45BFD"/>
    <w:rsid w:val="00E46523"/>
    <w:rsid w:val="00E47ADA"/>
    <w:rsid w:val="00E50E7C"/>
    <w:rsid w:val="00E50F14"/>
    <w:rsid w:val="00E51843"/>
    <w:rsid w:val="00E5751D"/>
    <w:rsid w:val="00E578EF"/>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3CC4"/>
    <w:rsid w:val="00E7453A"/>
    <w:rsid w:val="00E753EB"/>
    <w:rsid w:val="00E77764"/>
    <w:rsid w:val="00E77FFE"/>
    <w:rsid w:val="00E8032C"/>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97250"/>
    <w:rsid w:val="00EA09C0"/>
    <w:rsid w:val="00EA187E"/>
    <w:rsid w:val="00EA1973"/>
    <w:rsid w:val="00EA3824"/>
    <w:rsid w:val="00EA4466"/>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2786"/>
    <w:rsid w:val="00EE3137"/>
    <w:rsid w:val="00EE4694"/>
    <w:rsid w:val="00EE4BCF"/>
    <w:rsid w:val="00EE500F"/>
    <w:rsid w:val="00EE5142"/>
    <w:rsid w:val="00EE6D8F"/>
    <w:rsid w:val="00EE7C59"/>
    <w:rsid w:val="00EF11C5"/>
    <w:rsid w:val="00EF4723"/>
    <w:rsid w:val="00EF5760"/>
    <w:rsid w:val="00EF5FB5"/>
    <w:rsid w:val="00EF6A44"/>
    <w:rsid w:val="00EF7836"/>
    <w:rsid w:val="00F00AB9"/>
    <w:rsid w:val="00F00C92"/>
    <w:rsid w:val="00F012B3"/>
    <w:rsid w:val="00F02A6D"/>
    <w:rsid w:val="00F036AF"/>
    <w:rsid w:val="00F03D76"/>
    <w:rsid w:val="00F04810"/>
    <w:rsid w:val="00F05643"/>
    <w:rsid w:val="00F056DD"/>
    <w:rsid w:val="00F0628B"/>
    <w:rsid w:val="00F06A24"/>
    <w:rsid w:val="00F07657"/>
    <w:rsid w:val="00F12805"/>
    <w:rsid w:val="00F13386"/>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55A3"/>
    <w:rsid w:val="00F26C14"/>
    <w:rsid w:val="00F26F6C"/>
    <w:rsid w:val="00F30BF7"/>
    <w:rsid w:val="00F30EED"/>
    <w:rsid w:val="00F31883"/>
    <w:rsid w:val="00F32410"/>
    <w:rsid w:val="00F32DFC"/>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06F"/>
    <w:rsid w:val="00F657D4"/>
    <w:rsid w:val="00F67761"/>
    <w:rsid w:val="00F70222"/>
    <w:rsid w:val="00F703DD"/>
    <w:rsid w:val="00F707C5"/>
    <w:rsid w:val="00F70F92"/>
    <w:rsid w:val="00F70F94"/>
    <w:rsid w:val="00F714CB"/>
    <w:rsid w:val="00F74233"/>
    <w:rsid w:val="00F763E6"/>
    <w:rsid w:val="00F764D7"/>
    <w:rsid w:val="00F7683A"/>
    <w:rsid w:val="00F77582"/>
    <w:rsid w:val="00F77700"/>
    <w:rsid w:val="00F8061F"/>
    <w:rsid w:val="00F806A2"/>
    <w:rsid w:val="00F809AC"/>
    <w:rsid w:val="00F80FDB"/>
    <w:rsid w:val="00F819E5"/>
    <w:rsid w:val="00F838B2"/>
    <w:rsid w:val="00F84DA3"/>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2628"/>
    <w:rsid w:val="00FB3930"/>
    <w:rsid w:val="00FB3F7D"/>
    <w:rsid w:val="00FB56F1"/>
    <w:rsid w:val="00FB59D4"/>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comments" Target="comments.xml"/><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C8472-C35B-9E4D-B333-D62C36307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31741</Words>
  <Characters>164420</Characters>
  <Application>Microsoft Macintosh Word</Application>
  <DocSecurity>0</DocSecurity>
  <Lines>3653</Lines>
  <Paragraphs>1783</Paragraphs>
  <ScaleCrop>false</ScaleCrop>
  <Company/>
  <LinksUpToDate>false</LinksUpToDate>
  <CharactersWithSpaces>194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cp:revision>
  <cp:lastPrinted>2014-08-14T19:06:00Z</cp:lastPrinted>
  <dcterms:created xsi:type="dcterms:W3CDTF">2014-08-14T19:06:00Z</dcterms:created>
  <dcterms:modified xsi:type="dcterms:W3CDTF">2014-08-14T19:07:00Z</dcterms:modified>
</cp:coreProperties>
</file>